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To help you address the reviewers' comments, the revised manuscript may be up to 4000 words and may include up to 120 references and 6 elements. </w:t>
      </w:r>
    </w:p>
    <w:p w14:paraId="176E0D2B" w14:textId="77777777" w:rsidR="00AA740F" w:rsidRPr="00AA740F" w:rsidRDefault="00AA740F">
      <w:pPr>
        <w:rPr>
          <w:lang w:val="en-US"/>
        </w:rPr>
      </w:pPr>
    </w:p>
    <w:p w14:paraId="1501243E" w14:textId="1EBC69FF" w:rsidR="00AA740F" w:rsidRPr="00794AAA" w:rsidRDefault="00AA740F" w:rsidP="00AA740F">
      <w:pPr>
        <w:pStyle w:val="Listenabsatz"/>
        <w:numPr>
          <w:ilvl w:val="0"/>
          <w:numId w:val="1"/>
        </w:numPr>
        <w:rPr>
          <w:b/>
          <w:color w:val="C45911" w:themeColor="accent2" w:themeShade="BF"/>
          <w:lang w:val="en-US"/>
        </w:rPr>
      </w:pPr>
      <w:r w:rsidRPr="00794AAA">
        <w:rPr>
          <w:b/>
          <w:color w:val="C45911" w:themeColor="accent2" w:themeShade="BF"/>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3D3B1B2D" w14:textId="22170D99" w:rsidR="00AA740F" w:rsidRDefault="00AA740F" w:rsidP="00AA740F">
      <w:pPr>
        <w:rPr>
          <w:color w:val="C00000"/>
          <w:lang w:val="en-US"/>
        </w:rPr>
      </w:pPr>
      <w:r>
        <w:rPr>
          <w:lang w:val="en-US"/>
        </w:rPr>
        <w:t xml:space="preserve">Response: </w:t>
      </w:r>
      <w:proofErr w:type="spellStart"/>
      <w:r w:rsidR="00543F86" w:rsidRPr="00543F86">
        <w:rPr>
          <w:color w:val="C00000"/>
          <w:lang w:val="en-US"/>
        </w:rPr>
        <w:t>ToDo</w:t>
      </w:r>
      <w:proofErr w:type="spellEnd"/>
    </w:p>
    <w:p w14:paraId="487D2A0D" w14:textId="24FE78EF" w:rsidR="00814DCA" w:rsidRDefault="00814DCA" w:rsidP="00814DCA">
      <w:pPr>
        <w:pStyle w:val="Listenabsatz"/>
        <w:numPr>
          <w:ilvl w:val="0"/>
          <w:numId w:val="24"/>
        </w:numPr>
        <w:rPr>
          <w:lang w:val="en-US"/>
        </w:rPr>
      </w:pPr>
      <w:r>
        <w:rPr>
          <w:lang w:val="en-US"/>
        </w:rPr>
        <w:t>Make recommendations section more specific</w:t>
      </w:r>
    </w:p>
    <w:p w14:paraId="26E1AC07" w14:textId="2C7BA6A2" w:rsidR="00814DCA" w:rsidRDefault="00814DCA" w:rsidP="00814DCA">
      <w:pPr>
        <w:pStyle w:val="Listenabsatz"/>
        <w:numPr>
          <w:ilvl w:val="0"/>
          <w:numId w:val="24"/>
        </w:numPr>
        <w:rPr>
          <w:lang w:val="en-US"/>
        </w:rPr>
      </w:pPr>
      <w:r>
        <w:rPr>
          <w:lang w:val="en-US"/>
        </w:rPr>
        <w:t>Impact of voice naturalness on listener perception and behavior: impact for pathological voices</w:t>
      </w:r>
      <w:r w:rsidR="001E4051">
        <w:rPr>
          <w:lang w:val="en-US"/>
        </w:rPr>
        <w:t>, maybe focus more on synthetic voices.</w:t>
      </w:r>
    </w:p>
    <w:p w14:paraId="3E31E772" w14:textId="135E8EB5" w:rsidR="00814DCA" w:rsidRDefault="00814DCA" w:rsidP="00814DCA">
      <w:pPr>
        <w:pStyle w:val="Listenabsatz"/>
        <w:numPr>
          <w:ilvl w:val="0"/>
          <w:numId w:val="24"/>
        </w:numPr>
        <w:rPr>
          <w:lang w:val="en-US"/>
        </w:rPr>
      </w:pPr>
      <w:r>
        <w:rPr>
          <w:lang w:val="en-US"/>
        </w:rPr>
        <w:t xml:space="preserve">Interplay with emotion </w:t>
      </w:r>
    </w:p>
    <w:p w14:paraId="5B7685A0" w14:textId="3F8ABC40" w:rsidR="00814DCA" w:rsidRDefault="00814DCA" w:rsidP="00814DCA">
      <w:pPr>
        <w:pStyle w:val="Listenabsatz"/>
        <w:numPr>
          <w:ilvl w:val="0"/>
          <w:numId w:val="24"/>
        </w:numPr>
        <w:rPr>
          <w:lang w:val="en-US"/>
        </w:rPr>
      </w:pPr>
      <w:r>
        <w:rPr>
          <w:lang w:val="en-US"/>
        </w:rPr>
        <w:t>Context-specificity?</w:t>
      </w:r>
    </w:p>
    <w:p w14:paraId="44E046F2" w14:textId="7B46CA1D" w:rsidR="002053E7" w:rsidRDefault="002053E7" w:rsidP="00814DCA">
      <w:pPr>
        <w:pStyle w:val="Listenabsatz"/>
        <w:numPr>
          <w:ilvl w:val="0"/>
          <w:numId w:val="24"/>
        </w:numPr>
        <w:rPr>
          <w:lang w:val="en-US"/>
        </w:rPr>
      </w:pPr>
      <w:r>
        <w:rPr>
          <w:lang w:val="en-US"/>
        </w:rPr>
        <w:t xml:space="preserve">&gt; wo </w:t>
      </w:r>
      <w:proofErr w:type="spellStart"/>
      <w:r>
        <w:rPr>
          <w:lang w:val="en-US"/>
        </w:rPr>
        <w:t>im</w:t>
      </w:r>
      <w:proofErr w:type="spellEnd"/>
      <w:r>
        <w:rPr>
          <w:lang w:val="en-US"/>
        </w:rPr>
        <w:t xml:space="preserve"> Manuscript </w:t>
      </w:r>
      <w:proofErr w:type="spellStart"/>
      <w:r>
        <w:rPr>
          <w:lang w:val="en-US"/>
        </w:rPr>
        <w:t>einfügen</w:t>
      </w:r>
      <w:proofErr w:type="spellEnd"/>
      <w:r>
        <w:rPr>
          <w:lang w:val="en-US"/>
        </w:rPr>
        <w:t>?</w:t>
      </w:r>
    </w:p>
    <w:p w14:paraId="1C31A773" w14:textId="77777777" w:rsidR="00814DCA" w:rsidRPr="00814DCA" w:rsidRDefault="00814DCA" w:rsidP="00814DCA">
      <w:pPr>
        <w:rPr>
          <w:lang w:val="en-US"/>
        </w:rPr>
      </w:pPr>
    </w:p>
    <w:p w14:paraId="1B778E9B" w14:textId="79C32DB5" w:rsidR="00AA740F" w:rsidRPr="00794AAA" w:rsidRDefault="00AA740F" w:rsidP="00AA740F">
      <w:pPr>
        <w:pStyle w:val="Listenabsatz"/>
        <w:numPr>
          <w:ilvl w:val="0"/>
          <w:numId w:val="1"/>
        </w:numPr>
        <w:rPr>
          <w:color w:val="C45911" w:themeColor="accent2" w:themeShade="BF"/>
          <w:lang w:val="en-US"/>
        </w:rPr>
      </w:pPr>
      <w:r w:rsidRPr="00794AAA">
        <w:rPr>
          <w:b/>
          <w:color w:val="C45911" w:themeColor="accent2" w:themeShade="BF"/>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794AAA">
        <w:rPr>
          <w:color w:val="C45911" w:themeColor="accent2" w:themeShade="BF"/>
          <w:lang w:val="en-US"/>
        </w:rPr>
        <w:t>.</w:t>
      </w:r>
    </w:p>
    <w:p w14:paraId="4FBD82EC" w14:textId="7F2F67F2" w:rsidR="00AA740F" w:rsidRDefault="00AA740F" w:rsidP="00AA740F">
      <w:pPr>
        <w:rPr>
          <w:color w:val="C00000"/>
          <w:lang w:val="en-US"/>
        </w:rPr>
      </w:pPr>
      <w:r>
        <w:rPr>
          <w:lang w:val="en-US"/>
        </w:rPr>
        <w:t xml:space="preserve">Response: </w:t>
      </w:r>
      <w:proofErr w:type="spellStart"/>
      <w:r w:rsidR="00543F86" w:rsidRPr="00543F86">
        <w:rPr>
          <w:color w:val="C00000"/>
          <w:lang w:val="en-US"/>
        </w:rPr>
        <w:t>ToDo</w:t>
      </w:r>
      <w:proofErr w:type="spellEnd"/>
    </w:p>
    <w:p w14:paraId="45DB263D" w14:textId="55E9ABC1" w:rsidR="002053E7" w:rsidRDefault="002053E7" w:rsidP="002053E7">
      <w:pPr>
        <w:pStyle w:val="Listenabsatz"/>
        <w:numPr>
          <w:ilvl w:val="0"/>
          <w:numId w:val="24"/>
        </w:numPr>
        <w:rPr>
          <w:lang w:val="en-US"/>
        </w:rPr>
      </w:pPr>
      <w:r>
        <w:rPr>
          <w:lang w:val="en-US"/>
        </w:rPr>
        <w:t xml:space="preserve">I would not argue that it </w:t>
      </w:r>
      <w:r w:rsidR="00D60DCC">
        <w:rPr>
          <w:lang w:val="en-US"/>
        </w:rPr>
        <w:t>does.</w:t>
      </w:r>
      <w:r>
        <w:rPr>
          <w:lang w:val="en-US"/>
        </w:rPr>
        <w:t xml:space="preserve"> Its just something that we have not studied sufficiently yet</w:t>
      </w:r>
    </w:p>
    <w:p w14:paraId="48DD5729" w14:textId="5D10D168" w:rsidR="002053E7" w:rsidRPr="002053E7" w:rsidRDefault="002053E7" w:rsidP="002053E7">
      <w:pPr>
        <w:pStyle w:val="Listenabsatz"/>
        <w:numPr>
          <w:ilvl w:val="0"/>
          <w:numId w:val="24"/>
        </w:numPr>
      </w:pPr>
      <w:r w:rsidRPr="002053E7">
        <w:t>Ich glaube wir müssen noc</w:t>
      </w:r>
      <w:r>
        <w:t>hmal diskutieren, was genau mit dem Punkt gemeint ist</w:t>
      </w:r>
    </w:p>
    <w:p w14:paraId="40221AD2" w14:textId="77777777" w:rsidR="002053E7" w:rsidRPr="002053E7" w:rsidRDefault="002053E7" w:rsidP="002053E7"/>
    <w:p w14:paraId="49FCFE7C" w14:textId="1F3B3A48" w:rsidR="00AA740F" w:rsidRPr="00CB453B" w:rsidRDefault="00AA740F" w:rsidP="00AA740F">
      <w:pPr>
        <w:pStyle w:val="Listenabsatz"/>
        <w:numPr>
          <w:ilvl w:val="0"/>
          <w:numId w:val="1"/>
        </w:numPr>
        <w:rPr>
          <w:b/>
          <w:color w:val="C45911" w:themeColor="accent2" w:themeShade="BF"/>
          <w:lang w:val="en-US"/>
        </w:rPr>
      </w:pPr>
      <w:r w:rsidRPr="00CB453B">
        <w:rPr>
          <w:b/>
          <w:color w:val="C45911" w:themeColor="accent2" w:themeShade="BF"/>
          <w:lang w:val="en-US"/>
        </w:rPr>
        <w:t xml:space="preserve">Third, Reviewer 1 has some questions about how the systematic search for articles was conducted and wonders whether different search terms might yield different results. Please note that </w:t>
      </w:r>
      <w:proofErr w:type="spellStart"/>
      <w:r w:rsidRPr="00CB453B">
        <w:rPr>
          <w:b/>
          <w:color w:val="C45911" w:themeColor="accent2" w:themeShade="BF"/>
          <w:lang w:val="en-US"/>
        </w:rPr>
        <w:t>TiCS</w:t>
      </w:r>
      <w:proofErr w:type="spellEnd"/>
      <w:r w:rsidRPr="00CB453B">
        <w:rPr>
          <w:b/>
          <w:color w:val="C45911" w:themeColor="accent2" w:themeShade="BF"/>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70241357"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w:t>
      </w:r>
      <w:proofErr w:type="gramStart"/>
      <w:r w:rsidR="001748D6" w:rsidRPr="001748D6">
        <w:rPr>
          <w:lang w:val="en-US"/>
        </w:rPr>
        <w:t>research as a whole, we</w:t>
      </w:r>
      <w:proofErr w:type="gramEnd"/>
      <w:r w:rsidR="001748D6" w:rsidRPr="001748D6">
        <w:rPr>
          <w:lang w:val="en-US"/>
        </w:rPr>
        <w:t xml:space="preserve"> aimed to be transparent to readers about how we came to these conclusions. We have now outlined in Box 1 one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2972159D" w:rsidR="00932AFA" w:rsidRPr="00932AFA" w:rsidRDefault="00932AFA" w:rsidP="001748D6">
      <w:pPr>
        <w:rPr>
          <w:lang w:val="en-US"/>
        </w:rPr>
      </w:pPr>
      <w:r w:rsidRPr="00932AFA">
        <w:rPr>
          <w:lang w:val="en-US"/>
        </w:rPr>
        <w:t>“</w:t>
      </w:r>
      <w:r w:rsidRPr="00932AFA">
        <w:rPr>
          <w:i/>
          <w:iCs/>
          <w:lang w:val="en-US"/>
        </w:rPr>
        <w:t xml:space="preserve">This is further corroborated by two recent systematic literature reviews on pathological </w:t>
      </w:r>
      <w:sdt>
        <w:sdtPr>
          <w:rPr>
            <w:i/>
            <w:iCs/>
            <w:lang w:val="en-US"/>
          </w:rPr>
          <w:alias w:val="To edit, see citavi.com/edit"/>
          <w:tag w:val="CitaviPlaceholder#cba5b5a3-b25d-4a6f-b88d-2d7048c106d6"/>
          <w:id w:val="1135612466"/>
          <w:placeholder>
            <w:docPart w:val="81584F1CBD964682A6F8451EC0AC2A1E"/>
          </w:placeholder>
        </w:sdt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0OjMzOjIz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Pr="00932AFA">
            <w:rPr>
              <w:i/>
              <w:iCs/>
              <w:lang w:val="en-US"/>
            </w:rPr>
            <w:fldChar w:fldCharType="separate"/>
          </w:r>
          <w:r w:rsidRPr="00932AFA">
            <w:rPr>
              <w:i/>
              <w:iCs/>
              <w:lang w:val="en-US"/>
            </w:rPr>
            <w:t>[15]</w:t>
          </w:r>
          <w:r w:rsidRPr="00932AFA">
            <w:rPr>
              <w:i/>
              <w:iCs/>
              <w:lang w:val="en-US"/>
            </w:rPr>
            <w:fldChar w:fldCharType="end"/>
          </w:r>
        </w:sdtContent>
      </w:sdt>
      <w:r w:rsidRPr="00932AFA">
        <w:rPr>
          <w:i/>
          <w:iCs/>
          <w:lang w:val="en-US"/>
        </w:rPr>
        <w:t xml:space="preserve"> and synthetic voices </w:t>
      </w:r>
      <w:sdt>
        <w:sdtPr>
          <w:rPr>
            <w:i/>
            <w:iCs/>
            <w:lang w:val="en-US"/>
          </w:rPr>
          <w:alias w:val="To edit, see citavi.com/edit"/>
          <w:tag w:val="CitaviPlaceholder#0fb2093d-1819-4a79-ba42-05ce0378bccd"/>
          <w:id w:val="1175612589"/>
          <w:placeholder>
            <w:docPart w:val="81584F1CBD964682A6F8451EC0AC2A1E"/>
          </w:placeholder>
        </w:sdt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Q6MzM6MjM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Pr="00932AFA">
            <w:rPr>
              <w:i/>
              <w:iCs/>
              <w:lang w:val="en-US"/>
            </w:rPr>
            <w:fldChar w:fldCharType="separate"/>
          </w:r>
          <w:r w:rsidRPr="00932AFA">
            <w:rPr>
              <w:i/>
              <w:iCs/>
              <w:lang w:val="en-US"/>
            </w:rPr>
            <w:t>[20]</w:t>
          </w:r>
          <w:r w:rsidRPr="00932AFA">
            <w:rPr>
              <w:i/>
              <w:iCs/>
              <w:lang w:val="en-US"/>
            </w:rPr>
            <w:fldChar w:fldCharType="end"/>
          </w:r>
        </w:sdtContent>
      </w:sdt>
      <w:r w:rsidRPr="00932AFA">
        <w:rPr>
          <w:i/>
          <w:iCs/>
          <w:lang w:val="en-US"/>
        </w:rPr>
        <w:t xml:space="preserve"> which do not have a single reference in common.</w:t>
      </w:r>
      <w:r w:rsidRPr="00932AFA">
        <w:rPr>
          <w:lang w:val="en-US"/>
        </w:rPr>
        <w:t>” (page 6)</w:t>
      </w:r>
    </w:p>
    <w:p w14:paraId="72C45DC2" w14:textId="77777777" w:rsidR="00E4092B" w:rsidRPr="00B7282D" w:rsidRDefault="00E4092B" w:rsidP="00E4092B">
      <w:pPr>
        <w:rPr>
          <w:lang w:val="en-US"/>
        </w:rPr>
      </w:pPr>
    </w:p>
    <w:p w14:paraId="2AF331EB"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This is a Review (as opposed to an Opinion), so please avoid using highly opinionated language such as “we argue”. “We discuss/suggest/show/etc.” would be fine.</w:t>
      </w:r>
    </w:p>
    <w:p w14:paraId="5DDAF67A" w14:textId="408D72A2"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in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CB453B" w:rsidRDefault="00E4092B" w:rsidP="00D7316A">
      <w:pPr>
        <w:pStyle w:val="Listenabsatz"/>
        <w:numPr>
          <w:ilvl w:val="0"/>
          <w:numId w:val="1"/>
        </w:numPr>
        <w:rPr>
          <w:b/>
          <w:color w:val="385623" w:themeColor="accent6" w:themeShade="80"/>
          <w:lang w:val="en-US"/>
        </w:rPr>
      </w:pPr>
      <w:r w:rsidRPr="00CB453B">
        <w:rPr>
          <w:b/>
          <w:color w:val="385623" w:themeColor="accent6" w:themeShade="80"/>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1A3E1287"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please note for the sake of readability, we did not mark this adjustment in the version with tracked changes).</w:t>
      </w:r>
    </w:p>
    <w:p w14:paraId="0EC528B0" w14:textId="19C7288B" w:rsidR="00AA740F"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Please include DOIs for any preprints, e.g. [101].</w:t>
      </w:r>
    </w:p>
    <w:p w14:paraId="1D1D5DF0" w14:textId="77777777"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please note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48D549F5" w:rsidR="006D14EC" w:rsidRPr="00CB453B" w:rsidRDefault="006D14EC" w:rsidP="00CB453B">
      <w:pPr>
        <w:rPr>
          <w:b/>
          <w:bCs/>
          <w:color w:val="385623" w:themeColor="accent6" w:themeShade="80"/>
          <w:lang w:val="en-US"/>
        </w:rPr>
      </w:pPr>
      <w:r w:rsidRPr="00CB453B">
        <w:rPr>
          <w:b/>
          <w:bCs/>
          <w:color w:val="385623" w:themeColor="accent6" w:themeShade="80"/>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w:t>
      </w:r>
      <w:proofErr w:type="gramStart"/>
      <w:r w:rsidRPr="00CB453B">
        <w:rPr>
          <w:b/>
          <w:bCs/>
          <w:color w:val="385623" w:themeColor="accent6" w:themeShade="80"/>
          <w:lang w:val="en-US"/>
        </w:rPr>
        <w:t>ultimate aim</w:t>
      </w:r>
      <w:proofErr w:type="gramEnd"/>
      <w:r w:rsidRPr="00CB453B">
        <w:rPr>
          <w:b/>
          <w:bCs/>
          <w:color w:val="385623" w:themeColor="accent6" w:themeShade="80"/>
          <w:lang w:val="en-US"/>
        </w:rPr>
        <w:t xml:space="preserve"> that research across fields can yield clearer and more applicable insights into how voices of different kinds might affect human </w:t>
      </w:r>
      <w:proofErr w:type="spellStart"/>
      <w:r w:rsidRPr="00CB453B">
        <w:rPr>
          <w:b/>
          <w:bCs/>
          <w:color w:val="385623" w:themeColor="accent6" w:themeShade="80"/>
          <w:lang w:val="en-US"/>
        </w:rPr>
        <w:t>behaviours</w:t>
      </w:r>
      <w:proofErr w:type="spellEnd"/>
      <w:r w:rsidRPr="00CB453B">
        <w:rPr>
          <w:b/>
          <w:bCs/>
          <w:color w:val="385623" w:themeColor="accent6" w:themeShade="80"/>
          <w:lang w:val="en-US"/>
        </w:rPr>
        <w:t xml:space="preserve">. Although the paper focuses on voices, there are implications for perception of human vs "human-like" stimuli and entities across </w:t>
      </w:r>
      <w:r w:rsidRPr="00CB453B">
        <w:rPr>
          <w:b/>
          <w:bCs/>
          <w:color w:val="385623" w:themeColor="accent6" w:themeShade="80"/>
          <w:lang w:val="en-US"/>
        </w:rPr>
        <w:lastRenderedPageBreak/>
        <w:t>modalities and contexts. I have a few suggestions about ways to add depth and focus, which I think could greatly enhance the paper's impact.</w:t>
      </w:r>
    </w:p>
    <w:p w14:paraId="1A9260C7" w14:textId="5A91DA78" w:rsidR="00D7316A" w:rsidRPr="00D7316A" w:rsidRDefault="00D7316A" w:rsidP="00D7316A">
      <w:pPr>
        <w:rPr>
          <w:lang w:val="en-US"/>
        </w:rPr>
      </w:pPr>
      <w:r>
        <w:rPr>
          <w:lang w:val="en-US"/>
        </w:rPr>
        <w:t xml:space="preserve">Response: </w:t>
      </w:r>
      <w:r w:rsidR="00757E54" w:rsidRPr="00757E54">
        <w:rPr>
          <w:lang w:val="en-US"/>
        </w:rPr>
        <w:t xml:space="preserve">Thank you very much for this positive evaluation. </w:t>
      </w:r>
      <w:r w:rsidR="00757E54">
        <w:rPr>
          <w:lang w:val="en-US"/>
        </w:rPr>
        <w:t xml:space="preserve">We are particularly happy that you share our impression on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The authors make </w:t>
      </w:r>
      <w:proofErr w:type="gramStart"/>
      <w:r w:rsidRPr="00CB453B">
        <w:rPr>
          <w:b/>
          <w:bCs/>
          <w:color w:val="C45911" w:themeColor="accent2" w:themeShade="BF"/>
          <w:lang w:val="en-US"/>
        </w:rPr>
        <w:t>a number of</w:t>
      </w:r>
      <w:proofErr w:type="gramEnd"/>
      <w:r w:rsidRPr="00CB453B">
        <w:rPr>
          <w:b/>
          <w:bCs/>
          <w:color w:val="C45911" w:themeColor="accent2" w:themeShade="BF"/>
          <w:lang w:val="en-US"/>
        </w:rPr>
        <w:t xml:space="preserve">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w:t>
      </w:r>
      <w:proofErr w:type="gramStart"/>
      <w:r w:rsidRPr="00CB453B">
        <w:rPr>
          <w:b/>
          <w:bCs/>
          <w:color w:val="C45911" w:themeColor="accent2" w:themeShade="BF"/>
          <w:lang w:val="en-US"/>
        </w:rPr>
        <w:t>similar, but</w:t>
      </w:r>
      <w:proofErr w:type="gramEnd"/>
      <w:r w:rsidRPr="00CB453B">
        <w:rPr>
          <w:b/>
          <w:bCs/>
          <w:color w:val="C45911" w:themeColor="accent2" w:themeShade="BF"/>
          <w:lang w:val="en-US"/>
        </w:rPr>
        <w:t xml:space="preserve">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proofErr w:type="spellStart"/>
      <w:r w:rsidRPr="00CB453B">
        <w:rPr>
          <w:b/>
          <w:bCs/>
          <w:color w:val="C45911" w:themeColor="accent2" w:themeShade="BF"/>
          <w:lang w:val="en-US"/>
        </w:rPr>
        <w:t>behaviour</w:t>
      </w:r>
      <w:proofErr w:type="spellEnd"/>
      <w:r w:rsidRPr="00CB453B">
        <w:rPr>
          <w:b/>
          <w:bCs/>
          <w:color w:val="C45911" w:themeColor="accent2" w:themeShade="BF"/>
          <w:lang w:val="en-US"/>
        </w:rPr>
        <w:t xml:space="preserve">. What are the implications of finding certain human or synthetic voices to be more or less </w:t>
      </w:r>
      <w:proofErr w:type="gramStart"/>
      <w:r w:rsidRPr="00CB453B">
        <w:rPr>
          <w:b/>
          <w:bCs/>
          <w:color w:val="C45911" w:themeColor="accent2" w:themeShade="BF"/>
          <w:lang w:val="en-US"/>
        </w:rPr>
        <w:t>natural-sounding</w:t>
      </w:r>
      <w:proofErr w:type="gramEnd"/>
      <w:r w:rsidRPr="00CB453B">
        <w:rPr>
          <w:b/>
          <w:bCs/>
          <w:color w:val="C45911" w:themeColor="accent2" w:themeShade="BF"/>
          <w:lang w:val="en-US"/>
        </w:rPr>
        <w:t xml:space="preserve">? What is the published evidence that naturalness affects </w:t>
      </w:r>
      <w:proofErr w:type="spellStart"/>
      <w:r w:rsidRPr="00CB453B">
        <w:rPr>
          <w:b/>
          <w:bCs/>
          <w:color w:val="C45911" w:themeColor="accent2" w:themeShade="BF"/>
          <w:lang w:val="en-US"/>
        </w:rPr>
        <w:t>behaviours</w:t>
      </w:r>
      <w:proofErr w:type="spellEnd"/>
      <w:r w:rsidRPr="00CB453B">
        <w:rPr>
          <w:b/>
          <w:bCs/>
          <w:color w:val="C45911" w:themeColor="accent2" w:themeShade="BF"/>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2B307594" w14:textId="06AD76AF" w:rsidR="00D7316A" w:rsidRDefault="00D7316A" w:rsidP="00D7316A">
      <w:pPr>
        <w:rPr>
          <w:color w:val="C00000"/>
          <w:lang w:val="en-US"/>
        </w:rPr>
      </w:pPr>
      <w:r w:rsidRPr="00D7316A">
        <w:rPr>
          <w:lang w:val="en-US"/>
        </w:rPr>
        <w:t xml:space="preserve">Response: </w:t>
      </w:r>
      <w:proofErr w:type="spellStart"/>
      <w:r w:rsidR="00543F86" w:rsidRPr="00543F86">
        <w:rPr>
          <w:color w:val="C00000"/>
          <w:lang w:val="en-US"/>
        </w:rPr>
        <w:t>ToDo</w:t>
      </w:r>
      <w:proofErr w:type="spellEnd"/>
    </w:p>
    <w:p w14:paraId="1214A92B" w14:textId="6FE8887F" w:rsidR="008D6864" w:rsidRPr="008D6864" w:rsidRDefault="008D6864" w:rsidP="00144F32">
      <w:pPr>
        <w:pStyle w:val="Listenabsatz"/>
        <w:numPr>
          <w:ilvl w:val="0"/>
          <w:numId w:val="22"/>
        </w:numPr>
        <w:rPr>
          <w:color w:val="C00000"/>
          <w:lang w:val="en-US"/>
        </w:rPr>
      </w:pPr>
      <w:r w:rsidRPr="008D6864">
        <w:rPr>
          <w:color w:val="C00000"/>
          <w:lang w:val="en-US"/>
        </w:rPr>
        <w:t>Stefan: literature on impression formation and cross-references</w:t>
      </w:r>
    </w:p>
    <w:p w14:paraId="750B6629" w14:textId="1115F2EA" w:rsidR="00144F32" w:rsidRDefault="00144F32" w:rsidP="00144F32">
      <w:pPr>
        <w:pStyle w:val="Listenabsatz"/>
        <w:numPr>
          <w:ilvl w:val="0"/>
          <w:numId w:val="22"/>
        </w:numPr>
        <w:rPr>
          <w:lang w:val="en-US"/>
        </w:rPr>
      </w:pPr>
      <w:r>
        <w:rPr>
          <w:lang w:val="en-US"/>
        </w:rPr>
        <w:t>Todo: include papers in impact of naturalness on perception and behavior</w:t>
      </w:r>
    </w:p>
    <w:p w14:paraId="501DA7B2" w14:textId="281B645D" w:rsidR="00144F32" w:rsidRDefault="00144F32" w:rsidP="00144F32">
      <w:pPr>
        <w:pStyle w:val="Listenabsatz"/>
        <w:numPr>
          <w:ilvl w:val="0"/>
          <w:numId w:val="22"/>
        </w:numPr>
        <w:rPr>
          <w:lang w:val="en-US"/>
        </w:rPr>
      </w:pPr>
      <w:r>
        <w:rPr>
          <w:lang w:val="en-US"/>
        </w:rPr>
        <w:t xml:space="preserve">Maybe interplay with emotion? </w:t>
      </w:r>
    </w:p>
    <w:p w14:paraId="3D8491E5" w14:textId="2700C9B6" w:rsidR="00144F32" w:rsidRDefault="00144F32" w:rsidP="00144F32">
      <w:pPr>
        <w:pStyle w:val="Listenabsatz"/>
        <w:numPr>
          <w:ilvl w:val="0"/>
          <w:numId w:val="22"/>
        </w:numPr>
        <w:rPr>
          <w:lang w:val="en-US"/>
        </w:rPr>
      </w:pPr>
      <w:r>
        <w:rPr>
          <w:lang w:val="en-US"/>
        </w:rPr>
        <w:t>Add some more findings from papers</w:t>
      </w:r>
    </w:p>
    <w:p w14:paraId="13BE7217" w14:textId="3638C978" w:rsidR="00144F32" w:rsidRPr="00144F32" w:rsidRDefault="00144F32" w:rsidP="00144F32">
      <w:pPr>
        <w:pStyle w:val="Listenabsatz"/>
        <w:numPr>
          <w:ilvl w:val="0"/>
          <w:numId w:val="22"/>
        </w:numPr>
        <w:rPr>
          <w:lang w:val="en-US"/>
        </w:rPr>
      </w:pPr>
      <w:r>
        <w:rPr>
          <w:lang w:val="en-US"/>
        </w:rPr>
        <w:t>Methodological criticism: make the point of ecological validity more prominent?</w:t>
      </w:r>
    </w:p>
    <w:p w14:paraId="1B9A7307" w14:textId="77777777" w:rsidR="0094549B" w:rsidRPr="0094549B" w:rsidRDefault="0094549B" w:rsidP="0094549B">
      <w:pPr>
        <w:pStyle w:val="Listenabsatz"/>
        <w:rPr>
          <w:lang w:val="en-US"/>
        </w:rPr>
      </w:pPr>
    </w:p>
    <w:p w14:paraId="43AF6264" w14:textId="5EAAC076" w:rsidR="006D14EC"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Given the problems with terminology and cross-disciplinary awareness that are highlighted in the paper, it will be particularly important for the authors to make sure that they don't 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CB453B">
        <w:rPr>
          <w:b/>
          <w:bCs/>
          <w:color w:val="C45911" w:themeColor="accent2" w:themeShade="BF"/>
          <w:lang w:val="en-US"/>
        </w:rPr>
        <w:t>endeavour</w:t>
      </w:r>
      <w:proofErr w:type="spellEnd"/>
      <w:r w:rsidRPr="00CB453B">
        <w:rPr>
          <w:b/>
          <w:bCs/>
          <w:color w:val="C45911" w:themeColor="accent2" w:themeShade="BF"/>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041181D3" w14:textId="6A536A17" w:rsidR="00D7316A" w:rsidRPr="00E00F14" w:rsidRDefault="00D7316A" w:rsidP="00D7316A">
      <w:pPr>
        <w:rPr>
          <w:lang w:val="en-US"/>
        </w:rPr>
      </w:pPr>
      <w:r w:rsidRPr="00D7316A">
        <w:rPr>
          <w:lang w:val="en-US"/>
        </w:rPr>
        <w:t xml:space="preserve">Response: </w:t>
      </w:r>
      <w:r w:rsidR="002D7F56" w:rsidRPr="00E00F14">
        <w:rPr>
          <w:lang w:val="en-US"/>
        </w:rPr>
        <w:t xml:space="preserve">You raise an important issue here. We would like to address this by first clarifying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 lacking interconnectivity, inconsistent conceptualization etc.) and we saw 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lastRenderedPageBreak/>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Note that in </w:t>
      </w:r>
      <w:r w:rsidR="00B177F5">
        <w:rPr>
          <w:lang w:val="en-US"/>
        </w:rPr>
        <w:t>p</w:t>
      </w:r>
      <w:r w:rsidR="00EC4C70" w:rsidRPr="00E00F14">
        <w:rPr>
          <w:lang w:val="en-US"/>
        </w:rPr>
        <w:t xml:space="preserve">oint 3 the </w:t>
      </w:r>
      <w:r w:rsidR="00B177F5">
        <w:rPr>
          <w:lang w:val="en-US"/>
        </w:rPr>
        <w:t>e</w:t>
      </w:r>
      <w:r w:rsidR="00EC4C70" w:rsidRPr="00E00F14">
        <w:rPr>
          <w:lang w:val="en-US"/>
        </w:rPr>
        <w:t xml:space="preserve">ditor also explicitly advised us </w:t>
      </w:r>
      <w:r w:rsidR="00B177F5">
        <w:rPr>
          <w:lang w:val="en-US"/>
        </w:rPr>
        <w:t xml:space="preserve">not </w:t>
      </w:r>
      <w:r w:rsidR="00E00F14" w:rsidRPr="00E00F14">
        <w:rPr>
          <w:lang w:val="en-US"/>
        </w:rPr>
        <w:t>to base our key arguments on published or unpublished systematic reviews. To make it more transparent to readers that this</w:t>
      </w:r>
      <w:r w:rsidR="00DF1EC6">
        <w:rPr>
          <w:lang w:val="en-US"/>
        </w:rPr>
        <w:t xml:space="preserve"> is</w:t>
      </w:r>
      <w:r w:rsidR="00E00F14" w:rsidRPr="00E00F14">
        <w:rPr>
          <w:lang w:val="en-US"/>
        </w:rPr>
        <w:t xml:space="preserve"> NOT a fully systematic literature search, we reworded the first sentence in Box 1 as follows: “</w:t>
      </w:r>
      <w:r w:rsidR="00E00F14" w:rsidRPr="00E00F14">
        <w:rPr>
          <w:i/>
          <w:iCs/>
          <w:lang w:val="en"/>
        </w:rPr>
        <w:t>For a more systematic overview on scientific insights into naturalness in voices, we conducted an exemplary literature search on Web of Science</w:t>
      </w:r>
      <w:r w:rsidR="00E00F14" w:rsidRPr="00E00F14">
        <w:rPr>
          <w:lang w:val="en-US"/>
        </w:rPr>
        <w:t>” (page 16)</w:t>
      </w:r>
    </w:p>
    <w:p w14:paraId="57A644CF" w14:textId="792BC51C" w:rsidR="00076D93" w:rsidRPr="00306B67" w:rsidRDefault="00B177F5" w:rsidP="00306B67">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This is corroborated by the keywords, showing that only ~20 of the papers included “naturalness” or “human-likeness”. In short, the literature we cover goes well beyond the two search terms</w:t>
      </w:r>
      <w:r w:rsidR="00760815">
        <w:rPr>
          <w:lang w:val="en-US"/>
        </w:rPr>
        <w:t xml:space="preserve">. Since the literature we found was already very diverse and hard to integrate, adding more keywords may complicate the matter rather than complementing it. </w:t>
      </w:r>
      <w:r w:rsidR="00306B67">
        <w:rPr>
          <w:lang w:val="en-US"/>
        </w:rPr>
        <w:t xml:space="preserve">Terms like “voice quality”, “severity” or “clarity” for example could be dangerous because they are used to refer to several distinct concepts in the voice perception literature, potentially returning non-specific and chaotic search </w:t>
      </w:r>
      <w:commentRangeStart w:id="0"/>
      <w:r w:rsidR="00306B67">
        <w:rPr>
          <w:lang w:val="en-US"/>
        </w:rPr>
        <w:t xml:space="preserve">results. </w:t>
      </w:r>
      <w:commentRangeEnd w:id="0"/>
      <w:r w:rsidR="00306B67">
        <w:rPr>
          <w:rStyle w:val="Kommentarzeichen"/>
        </w:rPr>
        <w:commentReference w:id="0"/>
      </w:r>
    </w:p>
    <w:p w14:paraId="3A5E8154" w14:textId="2DC10122" w:rsidR="006D14EC" w:rsidRPr="00CB453B" w:rsidRDefault="006D14EC" w:rsidP="00076D93">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CB453B">
        <w:rPr>
          <w:b/>
          <w:bCs/>
          <w:color w:val="C45911" w:themeColor="accent2" w:themeShade="BF"/>
          <w:lang w:val="en-US"/>
        </w:rPr>
        <w:t>behavior</w:t>
      </w:r>
      <w:r w:rsidRPr="00CB453B">
        <w:rPr>
          <w:b/>
          <w:bCs/>
          <w:color w:val="C45911" w:themeColor="accent2" w:themeShade="BF"/>
          <w:lang w:val="en-US"/>
        </w:rPr>
        <w:t xml:space="preserve"> would be specifically related to naturalness rather than "typicality", or specifically related to voice naturalness rather than syntactic/structural deviations.</w:t>
      </w:r>
    </w:p>
    <w:p w14:paraId="569435AD" w14:textId="159CBB53" w:rsidR="006D14EC" w:rsidRDefault="00D7316A" w:rsidP="006D14EC">
      <w:pPr>
        <w:rPr>
          <w:color w:val="C00000"/>
          <w:lang w:val="en-US"/>
        </w:rPr>
      </w:pPr>
      <w:r>
        <w:rPr>
          <w:lang w:val="en-US"/>
        </w:rPr>
        <w:t xml:space="preserve">Response: </w:t>
      </w:r>
      <w:proofErr w:type="spellStart"/>
      <w:r w:rsidR="00543F86" w:rsidRPr="00543F86">
        <w:rPr>
          <w:color w:val="C00000"/>
          <w:lang w:val="en-US"/>
        </w:rPr>
        <w:t>ToDo</w:t>
      </w:r>
      <w:proofErr w:type="spellEnd"/>
    </w:p>
    <w:p w14:paraId="52496E83" w14:textId="1453DAEC" w:rsidR="00B25CAB" w:rsidRDefault="00B25CAB" w:rsidP="00B25CAB">
      <w:pPr>
        <w:pStyle w:val="Listenabsatz"/>
        <w:numPr>
          <w:ilvl w:val="0"/>
          <w:numId w:val="20"/>
        </w:numPr>
        <w:rPr>
          <w:lang w:val="en-US"/>
        </w:rPr>
      </w:pPr>
      <w:r>
        <w:rPr>
          <w:lang w:val="en-US"/>
        </w:rPr>
        <w:t xml:space="preserve">Point for discussion with Stefan and </w:t>
      </w:r>
      <w:commentRangeStart w:id="1"/>
      <w:r>
        <w:rPr>
          <w:lang w:val="en-US"/>
        </w:rPr>
        <w:t>Sascha</w:t>
      </w:r>
      <w:commentRangeEnd w:id="1"/>
      <w:r w:rsidR="005839AB">
        <w:rPr>
          <w:rStyle w:val="Kommentarzeichen"/>
        </w:rPr>
        <w:commentReference w:id="1"/>
      </w:r>
    </w:p>
    <w:p w14:paraId="20DC1DAF" w14:textId="77777777" w:rsidR="00B25CAB" w:rsidRDefault="00B25CAB" w:rsidP="00B25CAB">
      <w:pPr>
        <w:pStyle w:val="Listenabsatz"/>
        <w:rPr>
          <w:lang w:val="en-US"/>
        </w:rPr>
      </w:pPr>
    </w:p>
    <w:p w14:paraId="34B2F352" w14:textId="77777777" w:rsidR="00B25CAB" w:rsidRPr="00B25CAB" w:rsidRDefault="00B25CAB" w:rsidP="00B25CAB">
      <w:pPr>
        <w:pStyle w:val="Listenabsatz"/>
        <w:rPr>
          <w:lang w:val="en-US"/>
        </w:rPr>
      </w:pPr>
    </w:p>
    <w:p w14:paraId="0B72CDDC" w14:textId="1738C0D5" w:rsidR="00D7316A" w:rsidRPr="00CB453B" w:rsidRDefault="006D14EC" w:rsidP="00D7316A">
      <w:pPr>
        <w:pStyle w:val="Listenabsatz"/>
        <w:numPr>
          <w:ilvl w:val="0"/>
          <w:numId w:val="1"/>
        </w:numPr>
        <w:rPr>
          <w:b/>
          <w:bCs/>
          <w:color w:val="C45911" w:themeColor="accent2" w:themeShade="BF"/>
          <w:lang w:val="en-US"/>
        </w:rPr>
      </w:pPr>
      <w:r w:rsidRPr="00CB453B">
        <w:rPr>
          <w:b/>
          <w:bCs/>
          <w:color w:val="C45911" w:themeColor="accent2" w:themeShade="BF"/>
          <w:lang w:val="en-US"/>
        </w:rPr>
        <w:t>Some smaller points:</w:t>
      </w:r>
      <w:r w:rsidR="00442EB5" w:rsidRPr="00CB453B">
        <w:rPr>
          <w:b/>
          <w:bCs/>
          <w:color w:val="C45911" w:themeColor="accent2" w:themeShade="BF"/>
          <w:lang w:val="en-US"/>
        </w:rPr>
        <w:t xml:space="preserve"> </w:t>
      </w:r>
      <w:r w:rsidRPr="00CB453B">
        <w:rPr>
          <w:b/>
          <w:bCs/>
          <w:color w:val="C45911" w:themeColor="accent2" w:themeShade="BF"/>
          <w:lang w:val="en-US"/>
        </w:rPr>
        <w:t>Figures 1A and 1B:</w:t>
      </w:r>
      <w:r w:rsidR="00076D93" w:rsidRPr="00CB453B">
        <w:rPr>
          <w:b/>
          <w:bCs/>
          <w:color w:val="C45911" w:themeColor="accent2" w:themeShade="BF"/>
          <w:lang w:val="en-US"/>
        </w:rPr>
        <w:t xml:space="preserve"> </w:t>
      </w:r>
      <w:r w:rsidRPr="00CB453B">
        <w:rPr>
          <w:b/>
          <w:bCs/>
          <w:color w:val="C45911" w:themeColor="accent2" w:themeShade="BF"/>
          <w:lang w:val="en-US"/>
        </w:rPr>
        <w:t xml:space="preserve">The large number of terms presented in these </w:t>
      </w:r>
      <w:proofErr w:type="gramStart"/>
      <w:r w:rsidRPr="00CB453B">
        <w:rPr>
          <w:b/>
          <w:bCs/>
          <w:color w:val="C45911" w:themeColor="accent2" w:themeShade="BF"/>
          <w:lang w:val="en-US"/>
        </w:rPr>
        <w:t>two word</w:t>
      </w:r>
      <w:proofErr w:type="gramEnd"/>
      <w:r w:rsidRPr="00CB453B">
        <w:rPr>
          <w:b/>
          <w:bCs/>
          <w:color w:val="C45911" w:themeColor="accent2" w:themeShade="BF"/>
          <w:lang w:val="en-US"/>
        </w:rPr>
        <w:t xml:space="preserve"> clouds might strengthen the argument that searching the literature for papers only on "naturalness" and "human-likeness" is not sufficient to capture all the relevant research (see my point above).</w:t>
      </w:r>
    </w:p>
    <w:p w14:paraId="24FD4646" w14:textId="64367A1A" w:rsidR="00076D93" w:rsidRPr="003A48CA" w:rsidRDefault="00D7316A" w:rsidP="003A48CA">
      <w:pPr>
        <w:rPr>
          <w:color w:val="C00000"/>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w:t>
      </w:r>
      <w:proofErr w:type="gramStart"/>
      <w:r w:rsidR="009071D5" w:rsidRPr="003A48CA">
        <w:rPr>
          <w:lang w:val="en-US"/>
        </w:rPr>
        <w:t>in an effort to</w:t>
      </w:r>
      <w:proofErr w:type="gramEnd"/>
      <w:r w:rsidR="009071D5" w:rsidRPr="003A48CA">
        <w:rPr>
          <w:lang w:val="en-US"/>
        </w:rPr>
        <w:t xml:space="preserve">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ere 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w:t>
      </w:r>
      <w:r w:rsidR="009071D5" w:rsidRPr="003A48CA">
        <w:rPr>
          <w:lang w:val="en-US"/>
        </w:rPr>
        <w:lastRenderedPageBreak/>
        <w:t>up in the results</w:t>
      </w:r>
      <w:r w:rsidR="003A48CA" w:rsidRPr="003A48CA">
        <w:rPr>
          <w:lang w:val="en-US"/>
        </w:rPr>
        <w:t xml:space="preserve"> (all done in October 2024)</w:t>
      </w:r>
      <w:r w:rsidR="009071D5" w:rsidRPr="003A48CA">
        <w:rPr>
          <w:lang w:val="en-US"/>
        </w:rPr>
        <w:t xml:space="preserve">: </w:t>
      </w:r>
      <w:commentRangeStart w:id="2"/>
      <w:r w:rsidR="009071D5" w:rsidRPr="003A48CA">
        <w:rPr>
          <w:lang w:val="en-US"/>
        </w:rPr>
        <w:t>“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w:t>
      </w:r>
      <w:commentRangeEnd w:id="2"/>
      <w:r w:rsidR="00FC3A4E">
        <w:rPr>
          <w:rStyle w:val="Kommentarzeichen"/>
        </w:rPr>
        <w:commentReference w:id="2"/>
      </w:r>
      <w:r w:rsidR="003A48CA" w:rsidRPr="003A48CA">
        <w:rPr>
          <w:lang w:val="en-US"/>
        </w:rPr>
        <w:t>Thus, although we may not have found all papers that concern naturalness, research from all these keywords is somewhat represented</w:t>
      </w:r>
      <w:r w:rsidR="00FC3A4E">
        <w:rPr>
          <w:lang w:val="en-US"/>
        </w:rPr>
        <w:t xml:space="preserve"> in our literature overview</w:t>
      </w:r>
      <w:r w:rsidR="003A48CA" w:rsidRPr="003A48CA">
        <w:rPr>
          <w:lang w:val="en-US"/>
        </w:rPr>
        <w:t xml:space="preserve">. The only exception is “authenticity AND voice”, 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2CDD3A64" w14:textId="1CA411B0" w:rsidR="006D14EC"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hat was the specific purpose of generating the ChatGPT </w:t>
      </w:r>
      <w:proofErr w:type="spellStart"/>
      <w:r w:rsidRPr="00CB453B">
        <w:rPr>
          <w:b/>
          <w:bCs/>
          <w:color w:val="C45911" w:themeColor="accent2" w:themeShade="BF"/>
          <w:lang w:val="en-US"/>
        </w:rPr>
        <w:t>wordcloud</w:t>
      </w:r>
      <w:proofErr w:type="spellEnd"/>
      <w:r w:rsidRPr="00CB453B">
        <w:rPr>
          <w:b/>
          <w:bCs/>
          <w:color w:val="C45911" w:themeColor="accent2" w:themeShade="BF"/>
          <w:lang w:val="en-US"/>
        </w:rPr>
        <w:t xml:space="preserve">, and was ChatGPT prompted specifically for synonyms of voice naturalness? Perhaps this approach would be more motivating </w:t>
      </w:r>
      <w:proofErr w:type="gramStart"/>
      <w:r w:rsidRPr="00CB453B">
        <w:rPr>
          <w:b/>
          <w:bCs/>
          <w:color w:val="C45911" w:themeColor="accent2" w:themeShade="BF"/>
          <w:lang w:val="en-US"/>
        </w:rPr>
        <w:t>as a way to</w:t>
      </w:r>
      <w:proofErr w:type="gramEnd"/>
      <w:r w:rsidRPr="00CB453B">
        <w:rPr>
          <w:b/>
          <w:bCs/>
          <w:color w:val="C45911" w:themeColor="accent2" w:themeShade="BF"/>
          <w:lang w:val="en-US"/>
        </w:rPr>
        <w:t xml:space="preserve"> generate e.g. the top 10 words as search terms for the literature search.</w:t>
      </w:r>
    </w:p>
    <w:p w14:paraId="397D791C" w14:textId="482E6F04"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proofErr w:type="spellStart"/>
      <w:r w:rsidR="00713DE1" w:rsidRPr="00A01C78">
        <w:rPr>
          <w:lang w:val="en-US"/>
        </w:rPr>
        <w:t>wordcloud</w:t>
      </w:r>
      <w:proofErr w:type="spellEnd"/>
      <w:r w:rsidR="00713DE1" w:rsidRPr="00A01C78">
        <w:rPr>
          <w:lang w:val="en-US"/>
        </w:rPr>
        <w:t xml:space="preserve"> was to complement the one created based on the literature, </w:t>
      </w:r>
      <w:proofErr w:type="gramStart"/>
      <w:r w:rsidR="00713DE1" w:rsidRPr="00A01C78">
        <w:rPr>
          <w:lang w:val="en-US"/>
        </w:rPr>
        <w:t>in order to</w:t>
      </w:r>
      <w:proofErr w:type="gramEnd"/>
      <w:r w:rsidR="00713DE1" w:rsidRPr="00A01C78">
        <w:rPr>
          <w:lang w:val="en-US"/>
        </w:rPr>
        <w:t xml:space="preserve"> compensate for potential “blind spots” in Figure 1A. Despite our best efforts to provide transparency and reproducibility, the terms from the literature were manually extracted by us,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183975E9" w:rsidR="00697666" w:rsidRPr="00A01C78"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proofErr w:type="spellStart"/>
      <w:r w:rsidRPr="00A01C78">
        <w:rPr>
          <w:lang w:val="en-US"/>
        </w:rPr>
        <w:t>promts</w:t>
      </w:r>
      <w:proofErr w:type="spellEnd"/>
      <w:r w:rsidRPr="00A01C78">
        <w:rPr>
          <w:lang w:val="en-US"/>
        </w:rPr>
        <w:t xml:space="preserve"> 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on 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w:t>
      </w:r>
      <w:commentRangeStart w:id="3"/>
      <w:r w:rsidR="00CE3F39" w:rsidRPr="00A01C78">
        <w:rPr>
          <w:lang w:val="en-US"/>
        </w:rPr>
        <w:t>sufficient</w:t>
      </w:r>
      <w:commentRangeEnd w:id="3"/>
      <w:r w:rsidR="00A01C78">
        <w:rPr>
          <w:rStyle w:val="Kommentarzeichen"/>
        </w:rPr>
        <w:commentReference w:id="3"/>
      </w:r>
      <w:r w:rsidR="00CE3F39" w:rsidRPr="00A01C78">
        <w:rPr>
          <w:lang w:val="en-US"/>
        </w:rPr>
        <w:t xml:space="preserve">. </w:t>
      </w:r>
    </w:p>
    <w:p w14:paraId="5D474655" w14:textId="77777777" w:rsidR="00076D93" w:rsidRPr="00076D93" w:rsidRDefault="00076D93" w:rsidP="00076D93">
      <w:pPr>
        <w:pStyle w:val="Listenabsatz"/>
        <w:rPr>
          <w:lang w:val="en-US"/>
        </w:rPr>
      </w:pPr>
    </w:p>
    <w:p w14:paraId="65D25552" w14:textId="621B63DB"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Use of idioms and journalistic style: There are a few instances that I would recommend re-wording for clarity and precision. For example:</w:t>
      </w:r>
      <w:r w:rsidR="003637B0" w:rsidRPr="00CB453B">
        <w:rPr>
          <w:b/>
          <w:bCs/>
          <w:color w:val="385623" w:themeColor="accent6" w:themeShade="80"/>
          <w:lang w:val="en-US"/>
        </w:rPr>
        <w:t xml:space="preserve"> </w:t>
      </w:r>
      <w:r w:rsidRPr="00CB453B">
        <w:rPr>
          <w:b/>
          <w:bCs/>
          <w:color w:val="385623" w:themeColor="accent6" w:themeShade="80"/>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CB453B">
        <w:rPr>
          <w:b/>
          <w:bCs/>
          <w:color w:val="385623" w:themeColor="accent6" w:themeShade="80"/>
          <w:lang w:val="en-US"/>
        </w:rPr>
        <w:t>.</w:t>
      </w:r>
    </w:p>
    <w:p w14:paraId="626469EB" w14:textId="41C0903B"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3).</w:t>
      </w:r>
    </w:p>
    <w:p w14:paraId="7501DF1E" w14:textId="77777777" w:rsidR="003C34B0" w:rsidRPr="003637B0" w:rsidRDefault="003C34B0" w:rsidP="003C34B0">
      <w:pPr>
        <w:pStyle w:val="Listenabsatz"/>
        <w:rPr>
          <w:lang w:val="en-US"/>
        </w:rPr>
      </w:pPr>
    </w:p>
    <w:p w14:paraId="3494E43D"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6, line 21: ""Does this voice sound unusual" - missing question mark.</w:t>
      </w:r>
    </w:p>
    <w:p w14:paraId="49281011" w14:textId="77777777" w:rsidR="00D7316A" w:rsidRDefault="00D7316A" w:rsidP="00D7316A">
      <w:pPr>
        <w:rPr>
          <w:lang w:val="en-US"/>
        </w:rPr>
      </w:pPr>
    </w:p>
    <w:p w14:paraId="5EAA205A" w14:textId="34C9C8B8" w:rsidR="00D7316A" w:rsidRPr="00D7316A" w:rsidRDefault="00D7316A" w:rsidP="00D7316A">
      <w:pPr>
        <w:rPr>
          <w:lang w:val="en-US"/>
        </w:rPr>
      </w:pPr>
      <w:r>
        <w:rPr>
          <w:lang w:val="en-US"/>
        </w:rPr>
        <w:lastRenderedPageBreak/>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C941F5">
        <w:rPr>
          <w:lang w:val="en-US"/>
        </w:rPr>
        <w:t>7</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8, line 24: "They found that impressions of uncanniness resulted from "deviation from familiar categories" rather "categorical ambiguity"." - should this be "rather than"?</w:t>
      </w:r>
    </w:p>
    <w:p w14:paraId="76E7182D" w14:textId="381807D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age 8)</w:t>
      </w:r>
    </w:p>
    <w:p w14:paraId="7ABFDBCC" w14:textId="77777777" w:rsidR="003C34B0" w:rsidRPr="003C34B0" w:rsidRDefault="003C34B0" w:rsidP="003C34B0">
      <w:pPr>
        <w:pStyle w:val="Listenabsatz"/>
        <w:rPr>
          <w:lang w:val="en-US"/>
        </w:rPr>
      </w:pPr>
    </w:p>
    <w:p w14:paraId="42AEDD3F"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 xml:space="preserve">P9, line 22: "very prevalent danger" - I would tone this down a bit, especially as some </w:t>
      </w:r>
      <w:proofErr w:type="spellStart"/>
      <w:r w:rsidRPr="00CB453B">
        <w:rPr>
          <w:b/>
          <w:bCs/>
          <w:color w:val="385623" w:themeColor="accent6" w:themeShade="80"/>
          <w:lang w:val="en-US"/>
        </w:rPr>
        <w:t>deepfaking</w:t>
      </w:r>
      <w:proofErr w:type="spellEnd"/>
      <w:r w:rsidRPr="00CB453B">
        <w:rPr>
          <w:b/>
          <w:bCs/>
          <w:color w:val="385623" w:themeColor="accent6" w:themeShade="80"/>
          <w:lang w:val="en-US"/>
        </w:rPr>
        <w:t xml:space="preserve"> may be intentional and agreed (e.g. an actor allowing their voice to be cloned to make a documentary).</w:t>
      </w:r>
    </w:p>
    <w:p w14:paraId="5D9766EF" w14:textId="29A3A807" w:rsidR="00D7316A" w:rsidRDefault="00D7316A" w:rsidP="00D7316A">
      <w:pPr>
        <w:rPr>
          <w:color w:val="C00000"/>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 danger (despite possible intentional and harmless applications), but we are happy to use a more balanced wording here and changed it into “very prevalent challenge”. (page 9)</w:t>
      </w:r>
    </w:p>
    <w:p w14:paraId="496A9DFE" w14:textId="77777777" w:rsidR="003C34B0" w:rsidRPr="00F06ECE"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Likewise, voice gender cues can be rated for gender authenticity, which is closely related to judgement of gender conformity [71,72]." - I would personally not get into discussions of "authenticity" when it comes to gender perception, because this is a complex and emotive issue that goes well beyond the aims of the current paper. I would only include this if you </w:t>
      </w:r>
      <w:proofErr w:type="gramStart"/>
      <w:r w:rsidRPr="00CB453B">
        <w:rPr>
          <w:b/>
          <w:bCs/>
          <w:color w:val="C45911" w:themeColor="accent2" w:themeShade="BF"/>
          <w:lang w:val="en-US"/>
        </w:rPr>
        <w:t>feel</w:t>
      </w:r>
      <w:proofErr w:type="gramEnd"/>
      <w:r w:rsidRPr="00CB453B">
        <w:rPr>
          <w:b/>
          <w:bCs/>
          <w:color w:val="C45911" w:themeColor="accent2" w:themeShade="BF"/>
          <w:lang w:val="en-US"/>
        </w:rPr>
        <w:t xml:space="preserve">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 xml:space="preserve">We do see your point, but as you say, the matter is complex. You are right that gender perception and gender identity goes beyond the aims of the current </w:t>
      </w:r>
      <w:proofErr w:type="gramStart"/>
      <w:r w:rsidR="007C37B1" w:rsidRPr="00F309C0">
        <w:rPr>
          <w:lang w:val="en-US"/>
        </w:rPr>
        <w:t>paper</w:t>
      </w:r>
      <w:r w:rsidR="00514183">
        <w:rPr>
          <w:lang w:val="en-US"/>
        </w:rPr>
        <w:t>, and</w:t>
      </w:r>
      <w:proofErr w:type="gramEnd"/>
      <w:r w:rsidR="00514183">
        <w:rPr>
          <w:lang w:val="en-US"/>
        </w:rPr>
        <w:t xml:space="preserve"> is an emotive topic</w:t>
      </w:r>
      <w:r w:rsidR="007C37B1" w:rsidRPr="00F309C0">
        <w:rPr>
          <w:lang w:val="en-US"/>
        </w:rPr>
        <w:t>. But there is substantial and important research on both naturalness and authenticity perception that 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Other word choices could be changed for better clarity: "processual" could be "processing" or "process-related" and "restitutes" could be "restores".</w:t>
      </w:r>
    </w:p>
    <w:p w14:paraId="335A8EAA" w14:textId="03D31564"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s 10 and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CB453B" w:rsidRDefault="00357ED6" w:rsidP="00357ED6">
      <w:pPr>
        <w:rPr>
          <w:b/>
          <w:bCs/>
          <w:color w:val="385623" w:themeColor="accent6" w:themeShade="80"/>
          <w:lang w:val="en-US"/>
        </w:rPr>
      </w:pPr>
      <w:r w:rsidRPr="00CB453B">
        <w:rPr>
          <w:b/>
          <w:bCs/>
          <w:color w:val="385623" w:themeColor="accent6" w:themeShade="80"/>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lastRenderedPageBreak/>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In terms of processing time-course and underlying brain mechanisms, how are representations of naturalness different from representations of other voice characteristics (e.g., age, gender, trustworthiness)?</w:t>
      </w:r>
    </w:p>
    <w:p w14:paraId="56AB6B4B" w14:textId="2FF6DCE0" w:rsidR="00D7316A" w:rsidRDefault="00D7316A" w:rsidP="00D7316A">
      <w:pPr>
        <w:rPr>
          <w:color w:val="C00000"/>
          <w:lang w:val="en-US"/>
        </w:rPr>
      </w:pPr>
      <w:r>
        <w:rPr>
          <w:lang w:val="en-US"/>
        </w:rPr>
        <w:t xml:space="preserve">Response: </w:t>
      </w:r>
      <w:proofErr w:type="spellStart"/>
      <w:r w:rsidR="00543F86" w:rsidRPr="00543F86">
        <w:rPr>
          <w:color w:val="C00000"/>
          <w:lang w:val="en-US"/>
        </w:rPr>
        <w:t>ToDo</w:t>
      </w:r>
      <w:proofErr w:type="spellEnd"/>
      <w:r w:rsidR="002C176D">
        <w:rPr>
          <w:color w:val="C00000"/>
          <w:lang w:val="en-US"/>
        </w:rPr>
        <w:t xml:space="preserve"> Sascha</w:t>
      </w:r>
    </w:p>
    <w:p w14:paraId="4833EEF0" w14:textId="1F3E9C6E" w:rsidR="004D571B" w:rsidRPr="00AA5173" w:rsidRDefault="004D571B" w:rsidP="00AA5173">
      <w:pPr>
        <w:pStyle w:val="Listenabsatz"/>
        <w:numPr>
          <w:ilvl w:val="0"/>
          <w:numId w:val="13"/>
        </w:numPr>
      </w:pPr>
      <w:r w:rsidRPr="004D571B">
        <w:t xml:space="preserve">Sascha, wäre das </w:t>
      </w:r>
      <w:proofErr w:type="spellStart"/>
      <w:r w:rsidRPr="004D571B">
        <w:t>evtl</w:t>
      </w:r>
      <w:proofErr w:type="spellEnd"/>
      <w:r w:rsidRPr="004D571B">
        <w:t xml:space="preserve"> ein Punkt, den du übernehmen könnest?</w:t>
      </w:r>
    </w:p>
    <w:p w14:paraId="4553BF7F" w14:textId="3337AC81" w:rsidR="004152FA" w:rsidRPr="004152FA" w:rsidRDefault="004152FA" w:rsidP="004D571B">
      <w:pPr>
        <w:pStyle w:val="Listenabsatz"/>
        <w:numPr>
          <w:ilvl w:val="0"/>
          <w:numId w:val="13"/>
        </w:numPr>
      </w:pPr>
      <w:r w:rsidRPr="004152FA">
        <w:t>Wichtig ist auch hier d</w:t>
      </w:r>
      <w:r>
        <w:t xml:space="preserve">as </w:t>
      </w:r>
      <w:proofErr w:type="spellStart"/>
      <w:r>
        <w:t>Duville</w:t>
      </w:r>
      <w:proofErr w:type="spellEnd"/>
      <w:r>
        <w:t xml:space="preserve"> 2022 </w:t>
      </w:r>
      <w:proofErr w:type="spellStart"/>
      <w:r>
        <w:t>paper</w:t>
      </w:r>
      <w:proofErr w:type="spellEnd"/>
      <w:r w:rsidR="006424DC">
        <w:t>, das ist unser einziges mit EEG</w:t>
      </w:r>
    </w:p>
    <w:p w14:paraId="3FE7B8F4" w14:textId="40D1FE71" w:rsidR="004D571B" w:rsidRPr="004152FA" w:rsidRDefault="004D571B" w:rsidP="004152FA">
      <w:pPr>
        <w:pStyle w:val="Listenabsatz"/>
        <w:numPr>
          <w:ilvl w:val="0"/>
          <w:numId w:val="13"/>
        </w:numPr>
        <w:rPr>
          <w:lang w:val="en-US"/>
        </w:rPr>
      </w:pPr>
      <w:proofErr w:type="spellStart"/>
      <w:r>
        <w:rPr>
          <w:lang w:val="en-US"/>
        </w:rPr>
        <w:t>Evtl</w:t>
      </w:r>
      <w:proofErr w:type="spellEnd"/>
      <w:r>
        <w:rPr>
          <w:lang w:val="en-US"/>
        </w:rPr>
        <w:t xml:space="preserve">. Annetts Paper in </w:t>
      </w:r>
      <w:commentRangeStart w:id="4"/>
      <w:r>
        <w:rPr>
          <w:lang w:val="en-US"/>
        </w:rPr>
        <w:t>“</w:t>
      </w:r>
      <w:proofErr w:type="spellStart"/>
      <w:r>
        <w:rPr>
          <w:lang w:val="en-US"/>
        </w:rPr>
        <w:t>voiceness</w:t>
      </w:r>
      <w:proofErr w:type="spellEnd"/>
      <w:r>
        <w:rPr>
          <w:lang w:val="en-US"/>
        </w:rPr>
        <w:t>”</w:t>
      </w:r>
      <w:r w:rsidRPr="004152FA">
        <w:rPr>
          <w:lang w:val="en-US"/>
        </w:rPr>
        <w:t xml:space="preserve"> </w:t>
      </w:r>
      <w:commentRangeEnd w:id="4"/>
      <w:r w:rsidR="00104556">
        <w:rPr>
          <w:rStyle w:val="Kommentarzeichen"/>
        </w:rPr>
        <w:commentReference w:id="4"/>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Minor point: the second sentence ('From a biological perspective, naturalness… evolutionary meaning.') is somewhat vague. I suggest the authors revise it for specificity and clarity.</w:t>
      </w:r>
    </w:p>
    <w:p w14:paraId="648089BE" w14:textId="69D3FF90"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From a biological perspective, naturalness may relate to an adaptive norm, with extreme deviations supposedly being rather “unnatural” instances.  Evaluations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976EEE" w:rsidRDefault="00D31C37" w:rsidP="00D7316A">
      <w:pPr>
        <w:rPr>
          <w:b/>
          <w:bCs/>
          <w:color w:val="385623" w:themeColor="accent6" w:themeShade="80"/>
          <w:lang w:val="en-US"/>
        </w:rPr>
      </w:pPr>
      <w:r w:rsidRPr="00976EEE">
        <w:rPr>
          <w:b/>
          <w:bCs/>
          <w:color w:val="385623" w:themeColor="accent6" w:themeShade="80"/>
          <w:lang w:val="en-US"/>
        </w:rPr>
        <w:t xml:space="preserve">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w:t>
      </w:r>
      <w:proofErr w:type="gramStart"/>
      <w:r w:rsidRPr="00976EEE">
        <w:rPr>
          <w:b/>
          <w:bCs/>
          <w:color w:val="385623" w:themeColor="accent6" w:themeShade="80"/>
          <w:lang w:val="en-US"/>
        </w:rPr>
        <w:t>in order to</w:t>
      </w:r>
      <w:proofErr w:type="gramEnd"/>
      <w:r w:rsidRPr="00976EEE">
        <w:rPr>
          <w:b/>
          <w:bCs/>
          <w:color w:val="385623" w:themeColor="accent6" w:themeShade="80"/>
          <w:lang w:val="en-US"/>
        </w:rPr>
        <w:t xml:space="preserve">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976EEE">
        <w:rPr>
          <w:b/>
          <w:bCs/>
          <w:color w:val="C45911" w:themeColor="accent2" w:themeShade="BF"/>
          <w:lang w:val="en-US"/>
        </w:rPr>
        <w:t>voices,</w:t>
      </w:r>
      <w:r w:rsidRPr="00976EEE">
        <w:rPr>
          <w:b/>
          <w:bCs/>
          <w:color w:val="C45911" w:themeColor="accent2" w:themeShade="BF"/>
          <w:lang w:val="en-US"/>
        </w:rPr>
        <w:t xml:space="preserve"> so it is not clear why it is deemed as a more appropriate example of deviation- rather than human-likeness-based naturalness.</w:t>
      </w:r>
    </w:p>
    <w:p w14:paraId="5D671AEE" w14:textId="6EA3790C" w:rsidR="00D31C37" w:rsidRDefault="00D7316A" w:rsidP="00D31C37">
      <w:pPr>
        <w:rPr>
          <w:lang w:val="en-US"/>
        </w:rPr>
      </w:pPr>
      <w:r>
        <w:rPr>
          <w:lang w:val="en-US"/>
        </w:rPr>
        <w:lastRenderedPageBreak/>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page 7)</w:t>
      </w:r>
    </w:p>
    <w:p w14:paraId="457A48A9" w14:textId="32CE42C3" w:rsidR="009B66E9" w:rsidRPr="009B66E9" w:rsidRDefault="009B66E9" w:rsidP="00D31C37">
      <w:pPr>
        <w:rPr>
          <w:lang w:val="en-US"/>
        </w:rPr>
      </w:pPr>
      <w:commentRangeStart w:id="5"/>
      <w:r w:rsidRPr="009B66E9">
        <w:rPr>
          <w:lang w:val="en-US"/>
        </w:rPr>
        <w:t>Indeed, we discussed the definition “</w:t>
      </w:r>
      <w:r w:rsidRPr="009B66E9">
        <w:rPr>
          <w:i/>
          <w:iCs/>
          <w:lang w:val="en-US"/>
        </w:rPr>
        <w:t>By naturalness, we understand the voice stimulus to be perceived as a plausible outcome of the human speech production system</w:t>
      </w:r>
      <w:r w:rsidRPr="009B66E9">
        <w:rPr>
          <w:lang w:val="en-US"/>
        </w:rPr>
        <w:t xml:space="preserve">” (Nussbaum 2023), which is </w:t>
      </w:r>
      <w:proofErr w:type="gramStart"/>
      <w:r w:rsidRPr="009B66E9">
        <w:rPr>
          <w:lang w:val="en-US"/>
        </w:rPr>
        <w:t>actually from</w:t>
      </w:r>
      <w:proofErr w:type="gramEnd"/>
      <w:r w:rsidRPr="009B66E9">
        <w:rPr>
          <w:lang w:val="en-US"/>
        </w:rPr>
        <w:t xml:space="preserve"> our own previous paper again and we agree with you, that is it rather a combination of the two conceptualizations we introduce here. We therefore recoded is as </w:t>
      </w:r>
      <w:proofErr w:type="gramStart"/>
      <w:r w:rsidRPr="009B66E9">
        <w:rPr>
          <w:lang w:val="en-US"/>
        </w:rPr>
        <w:t>such, and</w:t>
      </w:r>
      <w:proofErr w:type="gramEnd"/>
      <w:r w:rsidRPr="009B66E9">
        <w:rPr>
          <w:lang w:val="en-US"/>
        </w:rPr>
        <w:t xml:space="preserve"> adjusted the respective information in Box 1 and the associated OSF repository.</w:t>
      </w:r>
      <w:r>
        <w:rPr>
          <w:lang w:val="en-US"/>
        </w:rPr>
        <w:t xml:space="preserve"> </w:t>
      </w:r>
      <w:proofErr w:type="spellStart"/>
      <w:r w:rsidRPr="009B66E9">
        <w:rPr>
          <w:color w:val="C00000"/>
          <w:lang w:val="en-US"/>
        </w:rPr>
        <w:t>ToDo</w:t>
      </w:r>
      <w:proofErr w:type="spellEnd"/>
      <w:r w:rsidRPr="009B66E9">
        <w:rPr>
          <w:lang w:val="en-US"/>
        </w:rPr>
        <w:t xml:space="preserve"> </w:t>
      </w:r>
      <w:commentRangeEnd w:id="5"/>
      <w:r w:rsidRPr="009B66E9">
        <w:rPr>
          <w:rStyle w:val="Kommentarzeichen"/>
        </w:rPr>
        <w:commentReference w:id="5"/>
      </w:r>
    </w:p>
    <w:p w14:paraId="4B0E9A13" w14:textId="76BDDE15" w:rsidR="0028109E" w:rsidRPr="009B66E9" w:rsidRDefault="009B66E9" w:rsidP="009B66E9">
      <w:pPr>
        <w:rPr>
          <w:lang w:val="en-US"/>
        </w:rPr>
      </w:pPr>
      <w:r w:rsidRPr="009B66E9">
        <w:rPr>
          <w:lang w:val="en-US"/>
        </w:rPr>
        <w:t xml:space="preserve">Note that we followed the advice of the editor in point 3 and added a table 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 xml:space="preserve">Here, we partly agree. </w:t>
      </w:r>
      <w:proofErr w:type="gramStart"/>
      <w:r w:rsidR="00BE42CB" w:rsidRPr="006318B8">
        <w:rPr>
          <w:lang w:val="en-US"/>
        </w:rPr>
        <w:t>The consideration of</w:t>
      </w:r>
      <w:proofErr w:type="gramEnd"/>
      <w:r w:rsidR="00BE42CB" w:rsidRPr="006318B8">
        <w:rPr>
          <w:lang w:val="en-US"/>
        </w:rPr>
        <w:t xml:space="preserve">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01295CE0" w:rsidR="00D27EDA" w:rsidRDefault="002C1A95" w:rsidP="00D31C37">
      <w:pPr>
        <w:rPr>
          <w:lang w:val="en-US"/>
        </w:rPr>
      </w:pPr>
      <w:r w:rsidRPr="006318B8">
        <w:rPr>
          <w:lang w:val="en-US"/>
        </w:rPr>
        <w:t xml:space="preserve">However, we conceptualize naturalness as a fully perceptual construct. Thus, the key point is not whether a voice is truly human or not (which is not an easy distinction anyway – is a recorded voice that went through some filtering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 </w:t>
      </w:r>
      <w:proofErr w:type="spellStart"/>
      <w:r w:rsidR="006318B8">
        <w:rPr>
          <w:color w:val="C00000"/>
          <w:lang w:val="en-US"/>
        </w:rPr>
        <w:t>ToDo</w:t>
      </w:r>
      <w:proofErr w:type="spellEnd"/>
    </w:p>
    <w:p w14:paraId="77415704" w14:textId="4594A525" w:rsidR="00292957" w:rsidRPr="006318B8" w:rsidRDefault="006318B8" w:rsidP="006318B8">
      <w:pPr>
        <w:rPr>
          <w:lang w:val="en-US"/>
        </w:rPr>
      </w:pPr>
      <w:r>
        <w:rPr>
          <w:lang w:val="en-US"/>
        </w:rPr>
        <w:t xml:space="preserve">Finally, you are </w:t>
      </w:r>
      <w:proofErr w:type="gramStart"/>
      <w:r>
        <w:rPr>
          <w:lang w:val="en-US"/>
        </w:rPr>
        <w:t>absolutely right</w:t>
      </w:r>
      <w:proofErr w:type="gramEnd"/>
      <w:r>
        <w:rPr>
          <w:lang w:val="en-US"/>
        </w:rPr>
        <w:t xml:space="preserve">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At the beginning of their review, the authors refer to the first impressions literature but there is no empirical evidence provided that shows human listeners spontaneously form impressions of naturalness or how naturalness could affect the impressions we form. There </w:t>
      </w:r>
      <w:r w:rsidRPr="00976EEE">
        <w:rPr>
          <w:b/>
          <w:bCs/>
          <w:color w:val="C45911" w:themeColor="accent2" w:themeShade="BF"/>
          <w:lang w:val="en-US"/>
        </w:rPr>
        <w:lastRenderedPageBreak/>
        <w:t>are a couple of recent papers where listeners were asked to freely describe their first impressions from voices (</w:t>
      </w:r>
      <w:proofErr w:type="spellStart"/>
      <w:r w:rsidRPr="00976EEE">
        <w:rPr>
          <w:b/>
          <w:bCs/>
          <w:color w:val="C45911" w:themeColor="accent2" w:themeShade="BF"/>
          <w:lang w:val="en-US"/>
        </w:rPr>
        <w:t>Lavan</w:t>
      </w:r>
      <w:proofErr w:type="spellEnd"/>
      <w:r w:rsidRPr="00976EEE">
        <w:rPr>
          <w:b/>
          <w:bCs/>
          <w:color w:val="C45911" w:themeColor="accent2" w:themeShade="BF"/>
          <w:lang w:val="en-US"/>
        </w:rPr>
        <w:t>,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49C68ACB" w:rsidR="00853F0B" w:rsidRPr="001E3CB5" w:rsidRDefault="00D7316A" w:rsidP="00853F0B">
      <w:pPr>
        <w:rPr>
          <w:color w:val="C00000"/>
          <w:lang w:val="en-US"/>
        </w:rPr>
      </w:pPr>
      <w:r>
        <w:rPr>
          <w:lang w:val="en-US"/>
        </w:rPr>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hen we hear voices, we form intuitive impressions about them within just a few hundred milliseconds [8–10].”</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Unnatural voices may sound nasal or robotic, or may differ from the norm in pitch contour, temporal structure, or spectral composition; in short, there are many ways in which a voice can lack naturalness </w:t>
      </w:r>
      <w:sdt>
        <w:sdtPr>
          <w:rPr>
            <w:lang w:val="en-US"/>
          </w:rPr>
          <w:alias w:val="To edit, see citavi.com/edit"/>
          <w:tag w:val="CitaviPlaceholder#27e1eb0f-ceaf-4755-abf7-89761bd1dda9"/>
          <w:id w:val="-332608428"/>
          <w:placeholder>
            <w:docPart w:val="3FA150FACD8744909346399482B680AF"/>
          </w:placeholder>
        </w:sdtPr>
        <w:sdtContent>
          <w:r w:rsidR="00FD1851" w:rsidRPr="00FD1851">
            <w:rPr>
              <w:lang w:val="en-US"/>
            </w:rPr>
            <w:fldChar w:fldCharType="begin"/>
          </w:r>
          <w:r w:rsidR="00BE2D6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FD1851">
            <w:rPr>
              <w:lang w:val="en-US"/>
            </w:rPr>
            <w:fldChar w:fldCharType="separate"/>
          </w:r>
          <w:r w:rsidR="00FD1851" w:rsidRPr="00FD1851">
            <w:rPr>
              <w:lang w:val="en-US"/>
            </w:rPr>
            <w:t>[11]</w:t>
          </w:r>
          <w:r w:rsidR="00FD1851" w:rsidRPr="00FD1851">
            <w:rPr>
              <w:lang w:val="en-US"/>
            </w:rPr>
            <w:fldChar w:fldCharType="end"/>
          </w:r>
        </w:sdtContent>
      </w:sdt>
      <w:r w:rsidR="00FD1851" w:rsidRPr="00FD1851">
        <w:rPr>
          <w:lang w:val="en-US"/>
        </w:rPr>
        <w:t>.”</w:t>
      </w:r>
    </w:p>
    <w:p w14:paraId="6892D137"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36E13D78" w:rsidR="00DA6F09" w:rsidRPr="00D662AA" w:rsidRDefault="00CE2FB2" w:rsidP="00D662AA">
      <w:pPr>
        <w:rPr>
          <w:color w:val="C00000"/>
          <w:lang w:val="en-US"/>
        </w:rPr>
      </w:pPr>
      <w:r>
        <w:rPr>
          <w:lang w:val="en-US"/>
        </w:rPr>
        <w:t xml:space="preserve">Response: </w:t>
      </w:r>
      <w:r w:rsidR="003454BF" w:rsidRPr="009F63E0">
        <w:rPr>
          <w:lang w:val="en-US"/>
        </w:rPr>
        <w:t>Indeed, you are right that many of our recommendations sound 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w:t>
      </w:r>
      <w:commentRangeStart w:id="6"/>
      <w:r w:rsidR="003454BF" w:rsidRPr="009F63E0">
        <w:rPr>
          <w:lang w:val="en-US"/>
        </w:rPr>
        <w:t>Box 2</w:t>
      </w:r>
      <w:commentRangeEnd w:id="6"/>
      <w:r w:rsidR="009F63E0">
        <w:rPr>
          <w:rStyle w:val="Kommentarzeichen"/>
        </w:rPr>
        <w:commentReference w:id="6"/>
      </w:r>
      <w:r w:rsidR="003454BF" w:rsidRPr="009F63E0">
        <w:rPr>
          <w:lang w:val="en-US"/>
        </w:rPr>
        <w:t xml:space="preserve"> to make them more specific</w:t>
      </w:r>
      <w:r w:rsidR="00D662AA" w:rsidRPr="009F63E0">
        <w:rPr>
          <w:lang w:val="en-US"/>
        </w:rPr>
        <w:t xml:space="preserve"> and we added some examples targeting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273A15A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properties of a rating scale do not impact the results to a large degree. However, our concern about the inconsistencies in rating measures does not primarily target the number of levels or whether </w:t>
      </w:r>
      <w:proofErr w:type="gramStart"/>
      <w:r w:rsidR="00737127" w:rsidRPr="00BE2D6C">
        <w:rPr>
          <w:lang w:val="en-US"/>
        </w:rPr>
        <w:t>its</w:t>
      </w:r>
      <w:proofErr w:type="gramEnd"/>
      <w:r w:rsidR="00737127" w:rsidRPr="00BE2D6C">
        <w:rPr>
          <w:lang w:val="en-US"/>
        </w:rPr>
        <w:t xml:space="preserve"> an analog scale or a 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7A0E29A0"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page 5)</w:t>
      </w:r>
    </w:p>
    <w:p w14:paraId="632C4A2B" w14:textId="1091624F"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 xml:space="preserve">From </w:t>
      </w:r>
      <w:r w:rsidR="00AB691F" w:rsidRPr="00AB691F">
        <w:rPr>
          <w:lang w:val="en-US"/>
        </w:rPr>
        <w:lastRenderedPageBreak/>
        <w:t>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5478F57D" w14:textId="6C20A009" w:rsidR="00AB691F" w:rsidRPr="00AB691F" w:rsidRDefault="00AB691F" w:rsidP="007C67E0">
      <w:pPr>
        <w:rPr>
          <w:lang w:val="en-US"/>
        </w:rPr>
      </w:pPr>
      <w:r w:rsidRPr="00AB691F">
        <w:rPr>
          <w:lang w:val="en-US"/>
        </w:rPr>
        <w:t>“</w:t>
      </w:r>
      <w:r w:rsidRPr="00AB691F">
        <w:rPr>
          <w:i/>
          <w:iCs/>
          <w:lang w:val="en-US"/>
        </w:rPr>
        <w:t xml:space="preserve">There is even evidence from face perception that differences in rating scales may not even have a big impact after all </w:t>
      </w:r>
      <w:sdt>
        <w:sdtPr>
          <w:rPr>
            <w:i/>
            <w:iCs/>
            <w:lang w:val="en-US"/>
          </w:rPr>
          <w:alias w:val="To edit, see citavi.com/edit"/>
          <w:tag w:val="CitaviPlaceholder#46f244a2-b294-4ec8-be90-03db6b3e2ef5"/>
          <w:id w:val="639387784"/>
          <w:placeholder>
            <w:docPart w:val="98E32817C28A4934B8ABF3DB562475D6"/>
          </w:placeholder>
        </w:sdtPr>
        <w:sdtContent>
          <w:r w:rsidRPr="00AB691F">
            <w:rPr>
              <w:i/>
              <w:iCs/>
              <w:lang w:val="en-US"/>
            </w:rPr>
            <w:fldChar w:fldCharType="begin"/>
          </w:r>
          <w:r w:rsidRPr="00AB691F">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C0yNVQxNDozNzozM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Pr="00AB691F">
            <w:rPr>
              <w:i/>
              <w:iCs/>
              <w:lang w:val="en-US"/>
            </w:rPr>
            <w:fldChar w:fldCharType="separate"/>
          </w:r>
          <w:r w:rsidRPr="00AB691F">
            <w:rPr>
              <w:i/>
              <w:iCs/>
              <w:lang w:val="en-US"/>
            </w:rPr>
            <w:t>[61]</w:t>
          </w:r>
          <w:r w:rsidRPr="00AB691F">
            <w:rPr>
              <w:i/>
              <w:iCs/>
              <w:lang w:val="en-US"/>
            </w:rPr>
            <w:fldChar w:fldCharType="end"/>
          </w:r>
        </w:sdtContent>
      </w:sdt>
      <w:r w:rsidRPr="00AB691F">
        <w:rPr>
          <w:i/>
          <w:iCs/>
          <w:lang w:val="en-US"/>
        </w:rPr>
        <w:t>, but we cannot conclude that this generalizes to naturalness ratings, and the insufficient report of empirical details impedes a meaningful comparison of findings.</w:t>
      </w:r>
      <w:r w:rsidRPr="00AB691F">
        <w:rPr>
          <w:lang w:val="en-US"/>
        </w:rPr>
        <w:t>” (page 5)</w:t>
      </w:r>
    </w:p>
    <w:p w14:paraId="3B2E6FEE" w14:textId="77777777" w:rsidR="00D31C37" w:rsidRPr="00D31C37" w:rsidRDefault="00D31C37" w:rsidP="00D31C37">
      <w:pPr>
        <w:rPr>
          <w:lang w:val="en-US"/>
        </w:rPr>
      </w:pPr>
    </w:p>
    <w:p w14:paraId="7F88E3CF"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3A73C0B1"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50C313F8" w14:textId="294CFE1C" w:rsidR="005144F2" w:rsidRPr="00104556"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And yes, it also implies that naturalness is assessed faster than authenticity – </w:t>
      </w:r>
      <w:commentRangeStart w:id="7"/>
      <w:r w:rsidR="005839AB" w:rsidRPr="00104556">
        <w:rPr>
          <w:lang w:val="en-US"/>
        </w:rPr>
        <w:t>a hypothesis that must be put to the test in the future</w:t>
      </w:r>
      <w:commentRangeEnd w:id="7"/>
      <w:r w:rsidR="005839AB" w:rsidRPr="00104556">
        <w:rPr>
          <w:rStyle w:val="Kommentarzeichen"/>
        </w:rPr>
        <w:commentReference w:id="7"/>
      </w:r>
      <w:r w:rsidR="005839AB" w:rsidRPr="00104556">
        <w:rPr>
          <w:lang w:val="en-US"/>
        </w:rPr>
        <w:t xml:space="preserve">. So far, to the best of our knowledge, there is no evidence that directly compares the time course of naturalness to authenticity processing. In general, electrophysiological insights into these impressions are sparse. </w:t>
      </w:r>
      <w:proofErr w:type="spellStart"/>
      <w:r w:rsidR="005839AB" w:rsidRPr="00104556">
        <w:rPr>
          <w:lang w:val="en-US"/>
        </w:rPr>
        <w:t>Duville</w:t>
      </w:r>
      <w:proofErr w:type="spellEnd"/>
      <w:r w:rsidR="005839AB" w:rsidRPr="00104556">
        <w:rPr>
          <w:lang w:val="en-US"/>
        </w:rPr>
        <w:t xml:space="preserve"> et al. 2022 compared ERP responses to original and naturalness-reduced emotional voices and observed effects of the naturalness manipulation as early as the</w:t>
      </w:r>
      <w:r w:rsidR="00104556" w:rsidRPr="00104556">
        <w:rPr>
          <w:lang w:val="en-US"/>
        </w:rPr>
        <w:t xml:space="preserve"> </w:t>
      </w:r>
      <w:r w:rsidR="005839AB" w:rsidRPr="00104556">
        <w:rPr>
          <w:lang w:val="en-US"/>
        </w:rPr>
        <w:t xml:space="preserve">P200. </w:t>
      </w:r>
      <w:r w:rsidR="006F7AA5" w:rsidRPr="00104556">
        <w:rPr>
          <w:lang w:val="en-US"/>
        </w:rPr>
        <w:t xml:space="preserve">For emotional authenticity, ERP insights suggest effects as early as the N100 (Conde et al. 2022, </w:t>
      </w:r>
      <w:proofErr w:type="spellStart"/>
      <w:r w:rsidR="006F7AA5" w:rsidRPr="00104556">
        <w:rPr>
          <w:lang w:val="en-US"/>
        </w:rPr>
        <w:t>Kosilo</w:t>
      </w:r>
      <w:proofErr w:type="spellEnd"/>
      <w:r w:rsidR="006F7AA5" w:rsidRPr="00104556">
        <w:rPr>
          <w:lang w:val="en-US"/>
        </w:rPr>
        <w:t xml:space="preserve"> et al 2021, </w:t>
      </w:r>
      <w:proofErr w:type="spellStart"/>
      <w:r w:rsidR="006F7AA5" w:rsidRPr="00104556">
        <w:rPr>
          <w:lang w:val="en-US"/>
        </w:rPr>
        <w:t>Sarzedas</w:t>
      </w:r>
      <w:proofErr w:type="spellEnd"/>
      <w:r w:rsidR="006F7AA5" w:rsidRPr="00104556">
        <w:rPr>
          <w:lang w:val="en-US"/>
        </w:rPr>
        <w:t xml:space="preserve"> </w:t>
      </w:r>
      <w:commentRangeStart w:id="8"/>
      <w:r w:rsidR="006F7AA5" w:rsidRPr="00104556">
        <w:rPr>
          <w:lang w:val="en-US"/>
        </w:rPr>
        <w:t>2024</w:t>
      </w:r>
      <w:commentRangeEnd w:id="8"/>
      <w:r w:rsidR="006F7AA5" w:rsidRPr="00104556">
        <w:rPr>
          <w:rStyle w:val="Kommentarzeichen"/>
        </w:rPr>
        <w:commentReference w:id="8"/>
      </w:r>
      <w:r w:rsidR="006F7AA5" w:rsidRPr="00104556">
        <w:rPr>
          <w:lang w:val="en-US"/>
        </w:rPr>
        <w:t>). On first sight, this seems to contradict our hypothesis. However, al</w:t>
      </w:r>
      <w:r w:rsidR="00104556" w:rsidRPr="00104556">
        <w:rPr>
          <w:lang w:val="en-US"/>
        </w:rPr>
        <w:t xml:space="preserve">l publications on authenticity focused on non-verbal vocalizations, whereas </w:t>
      </w:r>
      <w:proofErr w:type="spellStart"/>
      <w:r w:rsidR="00104556" w:rsidRPr="00104556">
        <w:rPr>
          <w:lang w:val="en-US"/>
        </w:rPr>
        <w:t>Duville</w:t>
      </w:r>
      <w:proofErr w:type="spellEnd"/>
      <w:r w:rsidR="00104556" w:rsidRPr="00104556">
        <w:rPr>
          <w:lang w:val="en-US"/>
        </w:rPr>
        <w:t xml:space="preserve"> et al. 2022 used emotional utterances. Non-verbal vocalizations have been consistently shown to evoke faster electrophysiological responses than emotional speech prosody (c.f. Chapter 18 “The Electrophysiology and Time Course of Processing Vocal Emotion Expressions” by </w:t>
      </w:r>
      <w:proofErr w:type="spellStart"/>
      <w:r w:rsidR="00104556" w:rsidRPr="00104556">
        <w:rPr>
          <w:lang w:val="en-US"/>
        </w:rPr>
        <w:t>Paulmann</w:t>
      </w:r>
      <w:proofErr w:type="spellEnd"/>
      <w:r w:rsidR="00104556" w:rsidRPr="00104556">
        <w:rPr>
          <w:lang w:val="en-US"/>
        </w:rPr>
        <w:t xml:space="preserve"> &amp; Kotz in “Understanding Voice Perception”), and thus a direct comparison between these studies is not informative and the question of the time-course is </w:t>
      </w:r>
      <w:commentRangeStart w:id="9"/>
      <w:r w:rsidR="00104556" w:rsidRPr="00104556">
        <w:rPr>
          <w:lang w:val="en-US"/>
        </w:rPr>
        <w:t>still outstanding.</w:t>
      </w:r>
      <w:commentRangeEnd w:id="9"/>
      <w:r w:rsidR="00104556" w:rsidRPr="00104556">
        <w:rPr>
          <w:rStyle w:val="Kommentarzeichen"/>
        </w:rPr>
        <w:commentReference w:id="9"/>
      </w:r>
    </w:p>
    <w:sectPr w:rsidR="005144F2"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4T14:42:00Z" w:initials="c">
    <w:p w14:paraId="1F35A8DA" w14:textId="77777777" w:rsidR="00306B67" w:rsidRDefault="00306B67" w:rsidP="00306B67">
      <w:pPr>
        <w:pStyle w:val="Kommentartext"/>
      </w:pPr>
      <w:r>
        <w:rPr>
          <w:rStyle w:val="Kommentarzeichen"/>
        </w:rPr>
        <w:annotationRef/>
      </w:r>
      <w:r>
        <w:t xml:space="preserve">Okay.. Jetzt hab ich viel gelabert und fast nix im Manuscript geändert. Vielleicht sollten wir nochmal diskutieren, welche Konsequenzen wir jetzt aus diesem Punkt ziehen… </w:t>
      </w:r>
    </w:p>
  </w:comment>
  <w:comment w:id="1" w:author="christine.nussbaum" w:date="2024-10-25T17:38:00Z" w:initials="c">
    <w:p w14:paraId="2A279366" w14:textId="77777777" w:rsidR="005839AB" w:rsidRDefault="005839AB" w:rsidP="005839AB">
      <w:pPr>
        <w:pStyle w:val="Kommentartext"/>
      </w:pPr>
      <w:r>
        <w:rPr>
          <w:rStyle w:val="Kommentarzeichen"/>
        </w:rPr>
        <w:annotationRef/>
      </w:r>
      <w:r>
        <w:t>See my comment under point 28</w:t>
      </w:r>
    </w:p>
  </w:comment>
  <w:comment w:id="2" w:author="christine.nussbaum" w:date="2024-10-24T15:15:00Z" w:initials="c">
    <w:p w14:paraId="425DEC0E" w14:textId="743792E2" w:rsidR="00FC3A4E" w:rsidRDefault="00FC3A4E" w:rsidP="00FC3A4E">
      <w:pPr>
        <w:pStyle w:val="Kommentartext"/>
      </w:pPr>
      <w:r>
        <w:rPr>
          <w:rStyle w:val="Kommentarzeichen"/>
        </w:rPr>
        <w:annotationRef/>
      </w:r>
      <w:r>
        <w:t xml:space="preserve">Das ist ziemlich cool. Das ist mir heute erst eingefallen und entkräftet das Argument schon sehr gut, dass wir alles außerhalb unserer zwei Keywords ignoriert haben. </w:t>
      </w:r>
    </w:p>
    <w:p w14:paraId="0DB43C66" w14:textId="77777777" w:rsidR="00FC3A4E" w:rsidRDefault="00FC3A4E" w:rsidP="00FC3A4E">
      <w:pPr>
        <w:pStyle w:val="Kommentartext"/>
      </w:pPr>
      <w:r>
        <w:t>Wollen wir das noch irgendwo im Paper mit erwähnen?</w:t>
      </w:r>
    </w:p>
  </w:comment>
  <w:comment w:id="3" w:author="christine.nussbaum" w:date="2024-10-24T15:49:00Z" w:initials="c">
    <w:p w14:paraId="59591757" w14:textId="77777777" w:rsidR="00A01C78" w:rsidRDefault="00A01C78" w:rsidP="00A01C78">
      <w:pPr>
        <w:pStyle w:val="Kommentartext"/>
      </w:pPr>
      <w:r>
        <w:rPr>
          <w:rStyle w:val="Kommentarzeichen"/>
        </w:rPr>
        <w:annotationRef/>
      </w:r>
      <w:r>
        <w:t xml:space="preserve">Wieder viel Gelaber, aber keine Anpassungen im Manuscript. Vermute.. Irgendwas sollten wir dazu auch noch erwähnen. </w:t>
      </w:r>
    </w:p>
  </w:comment>
  <w:comment w:id="4" w:author="christine.nussbaum" w:date="2024-10-25T18:04:00Z" w:initials="c">
    <w:p w14:paraId="2A3FF638" w14:textId="77777777" w:rsidR="00104556" w:rsidRDefault="00104556" w:rsidP="00104556">
      <w:pPr>
        <w:pStyle w:val="Kommentartext"/>
      </w:pPr>
      <w:r>
        <w:rPr>
          <w:rStyle w:val="Kommentarzeichen"/>
        </w:rPr>
        <w:annotationRef/>
      </w:r>
      <w:r>
        <w:t xml:space="preserve">Schirmer, A. and Gunter, T.C. (2017) Temporal signatures of processing voiceness and emotion in sound. </w:t>
      </w:r>
      <w:r>
        <w:rPr>
          <w:i/>
          <w:iCs/>
        </w:rPr>
        <w:t xml:space="preserve">Social Cognitive and Affective Neuroscience </w:t>
      </w:r>
      <w:r>
        <w:t>12, 902-909. DOI: 10.1093/scan/nsx020</w:t>
      </w:r>
    </w:p>
  </w:comment>
  <w:comment w:id="5" w:author="christine.nussbaum" w:date="2024-10-25T11:11:00Z" w:initials="c">
    <w:p w14:paraId="4ED8CD52" w14:textId="3C36679F" w:rsidR="009B66E9" w:rsidRDefault="009B66E9" w:rsidP="009B66E9">
      <w:pPr>
        <w:pStyle w:val="Kommentartext"/>
      </w:pPr>
      <w:r>
        <w:rPr>
          <w:rStyle w:val="Kommentarzeichen"/>
        </w:rPr>
        <w:annotationRef/>
      </w:r>
      <w:r>
        <w:t>To be discussed</w:t>
      </w:r>
    </w:p>
  </w:comment>
  <w:comment w:id="6" w:author="christine.nussbaum" w:date="2024-10-24T20:42:00Z" w:initials="c">
    <w:p w14:paraId="0D29AB35" w14:textId="10A90E48" w:rsidR="009F63E0" w:rsidRDefault="009F63E0" w:rsidP="009F63E0">
      <w:pPr>
        <w:pStyle w:val="Kommentartext"/>
      </w:pPr>
      <w:r>
        <w:rPr>
          <w:rStyle w:val="Kommentarzeichen"/>
        </w:rPr>
        <w:annotationRef/>
      </w:r>
      <w:r>
        <w:t xml:space="preserve">Schaut da in Box 2 einfach mal rein, da habe ich einige Änderungen vorgenommen. </w:t>
      </w:r>
    </w:p>
  </w:comment>
  <w:comment w:id="7" w:author="christine.nussbaum" w:date="2024-10-25T17:38:00Z" w:initials="c">
    <w:p w14:paraId="52E7B434" w14:textId="77777777" w:rsidR="005839AB" w:rsidRDefault="005839AB" w:rsidP="005839AB">
      <w:pPr>
        <w:pStyle w:val="Kommentartext"/>
      </w:pPr>
      <w:r>
        <w:rPr>
          <w:rStyle w:val="Kommentarzeichen"/>
        </w:rPr>
        <w:annotationRef/>
      </w:r>
      <w:r>
        <w:t xml:space="preserve">Das können wir vllt in den „future research“ Teil nochmal mit aufnehmen. Die wollen ja sowieso, dass wir da noch spezifischer auf Naturalness eingehen. </w:t>
      </w:r>
    </w:p>
  </w:comment>
  <w:comment w:id="8" w:author="christine.nussbaum" w:date="2024-10-25T17:54:00Z" w:initials="c">
    <w:p w14:paraId="6D80DB05" w14:textId="77777777" w:rsidR="006F7AA5" w:rsidRDefault="006F7AA5" w:rsidP="006F7AA5">
      <w:pPr>
        <w:pStyle w:val="Kommentartext"/>
      </w:pPr>
      <w:r>
        <w:rPr>
          <w:rStyle w:val="Kommentarzeichen"/>
        </w:rPr>
        <w:annotationRef/>
      </w:r>
      <w:hyperlink r:id="rId1" w:history="1">
        <w:r w:rsidRPr="002F527F">
          <w:rPr>
            <w:rStyle w:val="Hyperlink"/>
          </w:rPr>
          <w:t>10.1016/j.cortex.2022.02.016</w:t>
        </w:r>
      </w:hyperlink>
      <w:r>
        <w:t xml:space="preserve"> </w:t>
      </w:r>
    </w:p>
    <w:p w14:paraId="035F3B3E" w14:textId="77777777" w:rsidR="006F7AA5" w:rsidRDefault="006F7AA5" w:rsidP="006F7AA5">
      <w:pPr>
        <w:pStyle w:val="Kommentartext"/>
      </w:pPr>
      <w:hyperlink r:id="rId2" w:history="1">
        <w:r w:rsidRPr="002F527F">
          <w:rPr>
            <w:rStyle w:val="Hyperlink"/>
          </w:rPr>
          <w:t>https://doi.org/10.1016/j.cortex.2023.11.005</w:t>
        </w:r>
      </w:hyperlink>
      <w:r>
        <w:t xml:space="preserve"> </w:t>
      </w:r>
    </w:p>
    <w:p w14:paraId="6E62E1B9" w14:textId="77777777" w:rsidR="006F7AA5" w:rsidRDefault="006F7AA5" w:rsidP="006F7AA5">
      <w:pPr>
        <w:pStyle w:val="Kommentartext"/>
      </w:pPr>
      <w:hyperlink r:id="rId3" w:history="1">
        <w:r w:rsidRPr="002F527F">
          <w:rPr>
            <w:rStyle w:val="Hyperlink"/>
          </w:rPr>
          <w:t>10.1038/s41598-021-03131-z</w:t>
        </w:r>
      </w:hyperlink>
      <w:r>
        <w:t xml:space="preserve"> </w:t>
      </w:r>
    </w:p>
  </w:comment>
  <w:comment w:id="9" w:author="christine.nussbaum" w:date="2024-10-25T18:03:00Z" w:initials="c">
    <w:p w14:paraId="09BD37F1" w14:textId="77777777" w:rsidR="00104556" w:rsidRDefault="00104556" w:rsidP="00104556">
      <w:pPr>
        <w:pStyle w:val="Kommentartext"/>
      </w:pPr>
      <w:r>
        <w:rPr>
          <w:rStyle w:val="Kommentarzeichen"/>
        </w:rPr>
        <w:annotationRef/>
      </w:r>
      <w:r>
        <w:t>So.. Ich hab mal meine Gedanken zu dem Punkt aufgeschrieben - was machen wir jetzt damit im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35A8DA" w15:done="0"/>
  <w15:commentEx w15:paraId="2A279366" w15:done="0"/>
  <w15:commentEx w15:paraId="0DB43C66" w15:done="0"/>
  <w15:commentEx w15:paraId="59591757" w15:done="0"/>
  <w15:commentEx w15:paraId="2A3FF638" w15:done="0"/>
  <w15:commentEx w15:paraId="4ED8CD52" w15:done="0"/>
  <w15:commentEx w15:paraId="0D29AB35" w15:done="0"/>
  <w15:commentEx w15:paraId="52E7B434" w15:done="0"/>
  <w15:commentEx w15:paraId="6E62E1B9" w15:done="0"/>
  <w15:commentEx w15:paraId="09BD3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CC59EF" w16cex:dateUtc="2024-10-24T12:42:00Z"/>
  <w16cex:commentExtensible w16cex:durableId="23BF42A5" w16cex:dateUtc="2024-10-25T15:38:00Z"/>
  <w16cex:commentExtensible w16cex:durableId="6CC50ED0" w16cex:dateUtc="2024-10-24T13:15:00Z"/>
  <w16cex:commentExtensible w16cex:durableId="77871312" w16cex:dateUtc="2024-10-24T13:49:00Z"/>
  <w16cex:commentExtensible w16cex:durableId="4FF60C3D" w16cex:dateUtc="2024-10-25T16:04:00Z"/>
  <w16cex:commentExtensible w16cex:durableId="7C8DF0CA" w16cex:dateUtc="2024-10-25T09:11:00Z"/>
  <w16cex:commentExtensible w16cex:durableId="7990A49D" w16cex:dateUtc="2024-10-24T18:42:00Z"/>
  <w16cex:commentExtensible w16cex:durableId="469A265A" w16cex:dateUtc="2024-10-25T15:38:00Z"/>
  <w16cex:commentExtensible w16cex:durableId="57FE4FB1" w16cex:dateUtc="2024-10-25T15:54:00Z"/>
  <w16cex:commentExtensible w16cex:durableId="08E07C35" w16cex:dateUtc="2024-10-25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35A8DA" w16cid:durableId="6FCC59EF"/>
  <w16cid:commentId w16cid:paraId="2A279366" w16cid:durableId="23BF42A5"/>
  <w16cid:commentId w16cid:paraId="0DB43C66" w16cid:durableId="6CC50ED0"/>
  <w16cid:commentId w16cid:paraId="59591757" w16cid:durableId="77871312"/>
  <w16cid:commentId w16cid:paraId="2A3FF638" w16cid:durableId="4FF60C3D"/>
  <w16cid:commentId w16cid:paraId="4ED8CD52" w16cid:durableId="7C8DF0CA"/>
  <w16cid:commentId w16cid:paraId="0D29AB35" w16cid:durableId="7990A49D"/>
  <w16cid:commentId w16cid:paraId="52E7B434" w16cid:durableId="469A265A"/>
  <w16cid:commentId w16cid:paraId="6E62E1B9" w16cid:durableId="57FE4FB1"/>
  <w16cid:commentId w16cid:paraId="09BD37F1" w16cid:durableId="08E07C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616038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1678138">
    <w:abstractNumId w:val="12"/>
  </w:num>
  <w:num w:numId="2" w16cid:durableId="744649317">
    <w:abstractNumId w:val="21"/>
  </w:num>
  <w:num w:numId="3" w16cid:durableId="590165374">
    <w:abstractNumId w:val="5"/>
  </w:num>
  <w:num w:numId="4" w16cid:durableId="46925062">
    <w:abstractNumId w:val="20"/>
  </w:num>
  <w:num w:numId="5" w16cid:durableId="988241339">
    <w:abstractNumId w:val="10"/>
  </w:num>
  <w:num w:numId="6" w16cid:durableId="1771461171">
    <w:abstractNumId w:val="1"/>
  </w:num>
  <w:num w:numId="7" w16cid:durableId="2080905377">
    <w:abstractNumId w:val="16"/>
  </w:num>
  <w:num w:numId="8" w16cid:durableId="2030250016">
    <w:abstractNumId w:val="18"/>
  </w:num>
  <w:num w:numId="9" w16cid:durableId="1550799753">
    <w:abstractNumId w:val="3"/>
  </w:num>
  <w:num w:numId="10" w16cid:durableId="116610017">
    <w:abstractNumId w:val="2"/>
  </w:num>
  <w:num w:numId="11" w16cid:durableId="606930236">
    <w:abstractNumId w:val="0"/>
  </w:num>
  <w:num w:numId="12" w16cid:durableId="1524586320">
    <w:abstractNumId w:val="13"/>
  </w:num>
  <w:num w:numId="13" w16cid:durableId="1484199571">
    <w:abstractNumId w:val="14"/>
  </w:num>
  <w:num w:numId="14" w16cid:durableId="1001931848">
    <w:abstractNumId w:val="22"/>
  </w:num>
  <w:num w:numId="15" w16cid:durableId="688486040">
    <w:abstractNumId w:val="15"/>
  </w:num>
  <w:num w:numId="16" w16cid:durableId="1816026863">
    <w:abstractNumId w:val="4"/>
  </w:num>
  <w:num w:numId="17" w16cid:durableId="448203936">
    <w:abstractNumId w:val="8"/>
  </w:num>
  <w:num w:numId="18" w16cid:durableId="1374816501">
    <w:abstractNumId w:val="17"/>
  </w:num>
  <w:num w:numId="19" w16cid:durableId="1520774244">
    <w:abstractNumId w:val="11"/>
  </w:num>
  <w:num w:numId="20" w16cid:durableId="1768886005">
    <w:abstractNumId w:val="9"/>
  </w:num>
  <w:num w:numId="21" w16cid:durableId="579364851">
    <w:abstractNumId w:val="23"/>
  </w:num>
  <w:num w:numId="22" w16cid:durableId="1465586820">
    <w:abstractNumId w:val="6"/>
  </w:num>
  <w:num w:numId="23" w16cid:durableId="144399142">
    <w:abstractNumId w:val="19"/>
  </w:num>
  <w:num w:numId="24" w16cid:durableId="4307040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65DD3"/>
    <w:rsid w:val="001748D6"/>
    <w:rsid w:val="001E3CB5"/>
    <w:rsid w:val="001E4051"/>
    <w:rsid w:val="002053E7"/>
    <w:rsid w:val="00244C6B"/>
    <w:rsid w:val="002638B6"/>
    <w:rsid w:val="0028109E"/>
    <w:rsid w:val="00290C3A"/>
    <w:rsid w:val="00292957"/>
    <w:rsid w:val="002A0A3A"/>
    <w:rsid w:val="002B7242"/>
    <w:rsid w:val="002C176D"/>
    <w:rsid w:val="002C1A95"/>
    <w:rsid w:val="002D7F56"/>
    <w:rsid w:val="00306B67"/>
    <w:rsid w:val="00313C90"/>
    <w:rsid w:val="00323EF2"/>
    <w:rsid w:val="003374C3"/>
    <w:rsid w:val="003454BF"/>
    <w:rsid w:val="00357ED6"/>
    <w:rsid w:val="003637B0"/>
    <w:rsid w:val="003911D6"/>
    <w:rsid w:val="003A48CA"/>
    <w:rsid w:val="003B208C"/>
    <w:rsid w:val="003C34B0"/>
    <w:rsid w:val="003D6E73"/>
    <w:rsid w:val="003E506C"/>
    <w:rsid w:val="004152FA"/>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4077"/>
    <w:rsid w:val="00576FD1"/>
    <w:rsid w:val="005839AB"/>
    <w:rsid w:val="005A7700"/>
    <w:rsid w:val="005D3BD3"/>
    <w:rsid w:val="005F24D7"/>
    <w:rsid w:val="006318B8"/>
    <w:rsid w:val="006424DC"/>
    <w:rsid w:val="006652D8"/>
    <w:rsid w:val="00697666"/>
    <w:rsid w:val="006B0FCF"/>
    <w:rsid w:val="006B6DF7"/>
    <w:rsid w:val="006D14EC"/>
    <w:rsid w:val="006E4320"/>
    <w:rsid w:val="006E7754"/>
    <w:rsid w:val="006F7AA5"/>
    <w:rsid w:val="00713DE1"/>
    <w:rsid w:val="00737127"/>
    <w:rsid w:val="00756316"/>
    <w:rsid w:val="00757E54"/>
    <w:rsid w:val="00760815"/>
    <w:rsid w:val="00765047"/>
    <w:rsid w:val="0077610B"/>
    <w:rsid w:val="00794AAA"/>
    <w:rsid w:val="007C37B1"/>
    <w:rsid w:val="007C67E0"/>
    <w:rsid w:val="007E5B22"/>
    <w:rsid w:val="008013D7"/>
    <w:rsid w:val="00803583"/>
    <w:rsid w:val="00814DCA"/>
    <w:rsid w:val="00821C00"/>
    <w:rsid w:val="00824B77"/>
    <w:rsid w:val="008307F1"/>
    <w:rsid w:val="00840276"/>
    <w:rsid w:val="00853F0B"/>
    <w:rsid w:val="008D6864"/>
    <w:rsid w:val="008D748F"/>
    <w:rsid w:val="008F36E5"/>
    <w:rsid w:val="009071D5"/>
    <w:rsid w:val="00930F55"/>
    <w:rsid w:val="00932AFA"/>
    <w:rsid w:val="0094549B"/>
    <w:rsid w:val="00975D70"/>
    <w:rsid w:val="00976EEE"/>
    <w:rsid w:val="009B66E9"/>
    <w:rsid w:val="009E4142"/>
    <w:rsid w:val="009E4BAF"/>
    <w:rsid w:val="009F63E0"/>
    <w:rsid w:val="00A01C78"/>
    <w:rsid w:val="00A316C2"/>
    <w:rsid w:val="00A7316D"/>
    <w:rsid w:val="00AA5173"/>
    <w:rsid w:val="00AA740F"/>
    <w:rsid w:val="00AA774F"/>
    <w:rsid w:val="00AB691F"/>
    <w:rsid w:val="00AC69DB"/>
    <w:rsid w:val="00AD1495"/>
    <w:rsid w:val="00AE1732"/>
    <w:rsid w:val="00B02323"/>
    <w:rsid w:val="00B177F5"/>
    <w:rsid w:val="00B20CBD"/>
    <w:rsid w:val="00B25CAB"/>
    <w:rsid w:val="00B408F2"/>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A6F09"/>
    <w:rsid w:val="00DF1EC6"/>
    <w:rsid w:val="00E0038E"/>
    <w:rsid w:val="00E00F14"/>
    <w:rsid w:val="00E4092B"/>
    <w:rsid w:val="00E619A4"/>
    <w:rsid w:val="00E73839"/>
    <w:rsid w:val="00EC4C70"/>
    <w:rsid w:val="00EF6380"/>
    <w:rsid w:val="00F06ECE"/>
    <w:rsid w:val="00F309C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38/s41598-021-03131-z" TargetMode="External"/><Relationship Id="rId2" Type="http://schemas.openxmlformats.org/officeDocument/2006/relationships/hyperlink" Target="https://doi.org/10.1016/j.cortex.2023.11.005" TargetMode="External"/><Relationship Id="rId1" Type="http://schemas.openxmlformats.org/officeDocument/2006/relationships/hyperlink" Target="https://doi.org/10.1016/j.cortex.2022.02.01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8E32817C28A4934B8ABF3DB562475D6"/>
        <w:category>
          <w:name w:val="Allgemein"/>
          <w:gallery w:val="placeholder"/>
        </w:category>
        <w:types>
          <w:type w:val="bbPlcHdr"/>
        </w:types>
        <w:behaviors>
          <w:behavior w:val="content"/>
        </w:behaviors>
        <w:guid w:val="{6C531C1A-B8C5-4E72-8D75-B343CBDB17B0}"/>
      </w:docPartPr>
      <w:docPartBody>
        <w:p w:rsidR="00D436EF" w:rsidRDefault="007E6D6B" w:rsidP="007E6D6B">
          <w:pPr>
            <w:pStyle w:val="98E32817C28A4934B8ABF3DB562475D6"/>
          </w:pPr>
          <w:r w:rsidRPr="00301E63">
            <w:rPr>
              <w:rStyle w:val="Platzhaltertext"/>
            </w:rPr>
            <w:t>Klicken oder tippen Sie hier, um Text einzugeben.</w:t>
          </w:r>
        </w:p>
      </w:docPartBody>
    </w:docPart>
    <w:docPart>
      <w:docPartPr>
        <w:name w:val="81584F1CBD964682A6F8451EC0AC2A1E"/>
        <w:category>
          <w:name w:val="Allgemein"/>
          <w:gallery w:val="placeholder"/>
        </w:category>
        <w:types>
          <w:type w:val="bbPlcHdr"/>
        </w:types>
        <w:behaviors>
          <w:behavior w:val="content"/>
        </w:behaviors>
        <w:guid w:val="{C494F66B-F646-42D2-96A5-B7878F74DFFC}"/>
      </w:docPartPr>
      <w:docPartBody>
        <w:p w:rsidR="00D436EF" w:rsidRDefault="007E6D6B" w:rsidP="007E6D6B">
          <w:pPr>
            <w:pStyle w:val="81584F1CBD964682A6F8451EC0AC2A1E"/>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384C7A"/>
    <w:rsid w:val="00536854"/>
    <w:rsid w:val="007E6D6B"/>
    <w:rsid w:val="008013D7"/>
    <w:rsid w:val="00892AF4"/>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6D6B"/>
    <w:rPr>
      <w:color w:val="808080"/>
    </w:rPr>
  </w:style>
  <w:style w:type="paragraph" w:customStyle="1" w:styleId="3FA150FACD8744909346399482B680AF">
    <w:name w:val="3FA150FACD8744909346399482B680AF"/>
    <w:rsid w:val="00892AF4"/>
  </w:style>
  <w:style w:type="paragraph" w:customStyle="1" w:styleId="98E32817C28A4934B8ABF3DB562475D6">
    <w:name w:val="98E32817C28A4934B8ABF3DB562475D6"/>
    <w:rsid w:val="007E6D6B"/>
  </w:style>
  <w:style w:type="paragraph" w:customStyle="1" w:styleId="81584F1CBD964682A6F8451EC0AC2A1E">
    <w:name w:val="81584F1CBD964682A6F8451EC0AC2A1E"/>
    <w:rsid w:val="007E6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9508</Words>
  <Characters>54200</Characters>
  <Application>Microsoft Office Word</Application>
  <DocSecurity>0</DocSecurity>
  <Lines>451</Lines>
  <Paragraphs>1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nussbaum</cp:lastModifiedBy>
  <cp:revision>108</cp:revision>
  <dcterms:created xsi:type="dcterms:W3CDTF">2024-09-12T08:51:00Z</dcterms:created>
  <dcterms:modified xsi:type="dcterms:W3CDTF">2024-10-25T17:03:00Z</dcterms:modified>
</cp:coreProperties>
</file>